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70F552" w14:textId="77777777" w:rsidR="00D90649" w:rsidRDefault="00D90649" w:rsidP="00D90649">
      <w:pPr>
        <w:jc w:val="center"/>
        <w:rPr>
          <w:b/>
        </w:rPr>
      </w:pPr>
    </w:p>
    <w:p w14:paraId="2E803470" w14:textId="77777777" w:rsidR="00D90649" w:rsidRDefault="00D90649" w:rsidP="00D90649">
      <w:pPr>
        <w:jc w:val="center"/>
        <w:rPr>
          <w:b/>
        </w:rPr>
      </w:pPr>
    </w:p>
    <w:p w14:paraId="07688AE0" w14:textId="77777777" w:rsidR="00D90649" w:rsidRDefault="00D90649" w:rsidP="00D90649">
      <w:pPr>
        <w:jc w:val="center"/>
        <w:rPr>
          <w:b/>
        </w:rPr>
      </w:pPr>
    </w:p>
    <w:p w14:paraId="50A47337" w14:textId="77777777" w:rsidR="00D90649" w:rsidRDefault="00D90649" w:rsidP="00D90649">
      <w:pPr>
        <w:jc w:val="center"/>
        <w:rPr>
          <w:b/>
        </w:rPr>
      </w:pPr>
    </w:p>
    <w:p w14:paraId="4FE4D587" w14:textId="77777777" w:rsidR="00D90649" w:rsidRDefault="00D90649" w:rsidP="00D90649">
      <w:pPr>
        <w:jc w:val="center"/>
        <w:rPr>
          <w:b/>
        </w:rPr>
      </w:pPr>
    </w:p>
    <w:p w14:paraId="18E08000" w14:textId="77777777" w:rsidR="00D90649" w:rsidRDefault="00D90649" w:rsidP="00D90649">
      <w:pPr>
        <w:jc w:val="center"/>
        <w:rPr>
          <w:b/>
        </w:rPr>
      </w:pPr>
    </w:p>
    <w:p w14:paraId="779B3F50" w14:textId="77777777" w:rsidR="00D90649" w:rsidRDefault="00D90649" w:rsidP="00D90649">
      <w:pPr>
        <w:jc w:val="center"/>
        <w:rPr>
          <w:b/>
        </w:rPr>
      </w:pPr>
    </w:p>
    <w:p w14:paraId="19D8CC90" w14:textId="77777777" w:rsidR="00D90649" w:rsidRDefault="00D90649" w:rsidP="00D90649">
      <w:pPr>
        <w:jc w:val="center"/>
        <w:rPr>
          <w:b/>
        </w:rPr>
      </w:pPr>
    </w:p>
    <w:p w14:paraId="2D2C6464" w14:textId="77777777" w:rsidR="00D90649" w:rsidRDefault="00D90649" w:rsidP="00D90649">
      <w:pPr>
        <w:jc w:val="center"/>
        <w:rPr>
          <w:b/>
        </w:rPr>
      </w:pPr>
    </w:p>
    <w:p w14:paraId="1B140D06" w14:textId="77777777" w:rsidR="00D90649" w:rsidRDefault="00D90649" w:rsidP="00D90649">
      <w:pPr>
        <w:jc w:val="center"/>
        <w:rPr>
          <w:b/>
        </w:rPr>
      </w:pPr>
    </w:p>
    <w:p w14:paraId="6B445799" w14:textId="77777777" w:rsidR="00D90649" w:rsidRDefault="00D90649" w:rsidP="00D90649">
      <w:pPr>
        <w:jc w:val="center"/>
        <w:rPr>
          <w:b/>
        </w:rPr>
      </w:pPr>
    </w:p>
    <w:p w14:paraId="37E1802B" w14:textId="77777777" w:rsidR="00D90649" w:rsidRDefault="00D90649" w:rsidP="00D90649">
      <w:pPr>
        <w:jc w:val="center"/>
        <w:rPr>
          <w:b/>
        </w:rPr>
      </w:pPr>
    </w:p>
    <w:p w14:paraId="5469421B" w14:textId="77777777" w:rsidR="00113242" w:rsidRDefault="00B04A1E" w:rsidP="00D90649">
      <w:pPr>
        <w:jc w:val="center"/>
        <w:rPr>
          <w:b/>
        </w:rPr>
      </w:pPr>
      <w:r>
        <w:rPr>
          <w:b/>
        </w:rPr>
        <w:t xml:space="preserve">Interactions Between Feature Representations are </w:t>
      </w:r>
    </w:p>
    <w:p w14:paraId="407F3931" w14:textId="6519E364" w:rsidR="00B04A1E" w:rsidRDefault="00B04A1E" w:rsidP="00D90649">
      <w:pPr>
        <w:jc w:val="center"/>
        <w:rPr>
          <w:b/>
        </w:rPr>
      </w:pPr>
      <w:r>
        <w:rPr>
          <w:b/>
        </w:rPr>
        <w:t>Well Predicted by a Hier</w:t>
      </w:r>
      <w:r w:rsidR="00245D46">
        <w:rPr>
          <w:b/>
        </w:rPr>
        <w:t>archical Model of Visual Cortex</w:t>
      </w:r>
    </w:p>
    <w:p w14:paraId="60DABB32" w14:textId="77777777" w:rsidR="00200F8A" w:rsidRDefault="00200F8A" w:rsidP="00D90649">
      <w:pPr>
        <w:jc w:val="center"/>
        <w:rPr>
          <w:b/>
        </w:rPr>
      </w:pPr>
      <w:r>
        <w:rPr>
          <w:b/>
        </w:rPr>
        <w:t>Or</w:t>
      </w:r>
    </w:p>
    <w:p w14:paraId="424C4761" w14:textId="01D5206F" w:rsidR="00200F8A" w:rsidRPr="00200F8A" w:rsidRDefault="00200F8A" w:rsidP="00D90649">
      <w:pPr>
        <w:jc w:val="center"/>
        <w:rPr>
          <w:b/>
        </w:rPr>
      </w:pPr>
      <w:r>
        <w:rPr>
          <w:b/>
        </w:rPr>
        <w:t>Neural Substr</w:t>
      </w:r>
      <w:r w:rsidR="00245D46">
        <w:rPr>
          <w:b/>
        </w:rPr>
        <w:t>ates of Attention and Awareness</w:t>
      </w:r>
    </w:p>
    <w:p w14:paraId="2605BF8A" w14:textId="77777777" w:rsidR="00006FF7" w:rsidRDefault="00006FF7" w:rsidP="00B047A3">
      <w:pPr>
        <w:jc w:val="both"/>
      </w:pPr>
    </w:p>
    <w:p w14:paraId="4591D624" w14:textId="77777777" w:rsidR="00006FF7" w:rsidRDefault="00006FF7" w:rsidP="00B047A3">
      <w:pPr>
        <w:jc w:val="both"/>
      </w:pPr>
    </w:p>
    <w:p w14:paraId="60FEC790" w14:textId="77777777" w:rsidR="00D90649" w:rsidRDefault="00D90649" w:rsidP="00D90649">
      <w:pPr>
        <w:jc w:val="right"/>
      </w:pPr>
    </w:p>
    <w:p w14:paraId="293AC644" w14:textId="77777777" w:rsidR="00D90649" w:rsidRDefault="00D90649" w:rsidP="00D90649">
      <w:pPr>
        <w:jc w:val="right"/>
      </w:pPr>
    </w:p>
    <w:p w14:paraId="58DD1A5C" w14:textId="77777777" w:rsidR="00D90649" w:rsidRDefault="00D90649" w:rsidP="00D90649"/>
    <w:p w14:paraId="06D10816" w14:textId="77777777" w:rsidR="00006FF7" w:rsidRPr="003E7D4C" w:rsidRDefault="00006FF7" w:rsidP="00D90649">
      <w:pPr>
        <w:jc w:val="right"/>
        <w:rPr>
          <w:b/>
        </w:rPr>
      </w:pPr>
      <w:r w:rsidRPr="003E7D4C">
        <w:rPr>
          <w:b/>
        </w:rPr>
        <w:t>First Year Project</w:t>
      </w:r>
    </w:p>
    <w:p w14:paraId="661BBEBC" w14:textId="028D9C56" w:rsidR="00D90649" w:rsidRDefault="00D90649" w:rsidP="00D90649">
      <w:pPr>
        <w:jc w:val="right"/>
      </w:pPr>
      <w:r>
        <w:t>Daniel Birman</w:t>
      </w:r>
    </w:p>
    <w:p w14:paraId="035B2264" w14:textId="06F0EC29" w:rsidR="00AD41ED" w:rsidRDefault="002B330D" w:rsidP="00D90649">
      <w:pPr>
        <w:jc w:val="right"/>
      </w:pPr>
      <w:r>
        <w:t>Adviser</w:t>
      </w:r>
      <w:r w:rsidR="003E7D4C">
        <w:t xml:space="preserve"> – </w:t>
      </w:r>
      <w:r w:rsidR="00AD41ED">
        <w:t>Justin Gardner</w:t>
      </w:r>
    </w:p>
    <w:p w14:paraId="6B5AA563" w14:textId="44DC75EA" w:rsidR="00226CC6" w:rsidRDefault="00226CC6" w:rsidP="00D90649">
      <w:pPr>
        <w:jc w:val="right"/>
      </w:pPr>
      <w:r>
        <w:t>Second Reader –</w:t>
      </w:r>
      <w:r w:rsidR="003E7D4C">
        <w:t xml:space="preserve"> </w:t>
      </w:r>
      <w:r>
        <w:t xml:space="preserve">Tony Norcia </w:t>
      </w:r>
    </w:p>
    <w:p w14:paraId="0AEFE25D" w14:textId="5A1EB4EC" w:rsidR="00AD41ED" w:rsidRPr="00E57367" w:rsidRDefault="00AD41ED" w:rsidP="00B047A3">
      <w:pPr>
        <w:jc w:val="both"/>
        <w:rPr>
          <w:sz w:val="24"/>
          <w:szCs w:val="24"/>
        </w:rPr>
      </w:pPr>
      <w:r w:rsidRPr="00E57367">
        <w:rPr>
          <w:b/>
          <w:sz w:val="24"/>
          <w:szCs w:val="24"/>
        </w:rPr>
        <w:lastRenderedPageBreak/>
        <w:t>Introduction</w:t>
      </w:r>
    </w:p>
    <w:p w14:paraId="4415C10B" w14:textId="60202A4C" w:rsidR="00B047A3" w:rsidRDefault="00141A08" w:rsidP="00CB1973">
      <w:pPr>
        <w:jc w:val="both"/>
      </w:pPr>
      <w:r w:rsidRPr="00097A71">
        <w:t>In everyday life we feel a direct and undeniable connection between attending to something and our clear awaren</w:t>
      </w:r>
      <w:r w:rsidR="00480783">
        <w:t>ess</w:t>
      </w:r>
      <w:r w:rsidRPr="00097A71">
        <w:t xml:space="preserve"> of it. Despite this there exist a variety of laboratory situations in which attention and awareness appear to diverge. This </w:t>
      </w:r>
      <w:r w:rsidR="000A44DF">
        <w:t>apparent</w:t>
      </w:r>
      <w:r>
        <w:t xml:space="preserve"> </w:t>
      </w:r>
      <w:r w:rsidRPr="00097A71">
        <w:t xml:space="preserve">disconnect between experience and experimental findings has </w:t>
      </w:r>
      <w:r>
        <w:t>fueled</w:t>
      </w:r>
      <w:r w:rsidRPr="00097A71">
        <w:t xml:space="preserve"> a debate about whether </w:t>
      </w:r>
      <w:r w:rsidR="00E942F6">
        <w:rPr>
          <w:i/>
        </w:rPr>
        <w:t xml:space="preserve">selective </w:t>
      </w:r>
      <w:r w:rsidRPr="00097A71">
        <w:rPr>
          <w:i/>
        </w:rPr>
        <w:t>attention</w:t>
      </w:r>
      <w:r w:rsidRPr="00097A71">
        <w:t xml:space="preserve"> and </w:t>
      </w:r>
      <w:r w:rsidRPr="00097A71">
        <w:rPr>
          <w:i/>
        </w:rPr>
        <w:t>awareness</w:t>
      </w:r>
      <w:r w:rsidRPr="00097A71">
        <w:t xml:space="preserve"> are dissociable </w:t>
      </w:r>
      <w:r w:rsidR="00771998" w:rsidRPr="00097A71">
        <w:fldChar w:fldCharType="begin" w:fldLock="1"/>
      </w:r>
      <w:r w:rsidR="00222B81">
        <w:instrText xml:space="preserve"> ADDIN ZOTERO_ITEM CSL_CITATION {"citationID":"oMFCsKah","properties":{"formattedCitation":"(Koch &amp; Tsuchiya, 2007)","plainCitation":"(Koch &amp; Tsuchiya, 2007)"},"citationItems":[{"id":"ITEM-1","uris":["http://www.mendeley.com/documents/?uuid=95507fea-ed2d-4e51-8dcc-24d544f044b6"],"uri":["http://www.mendeley.com/documents/?uuid=95507fea-ed2d-4e51-8dcc-24d544f044b6"],"itemData":{"DOI":"10.1016/j.tics.2006.10.012","author":[{"dropping-particle":"","family":"Koch","given":"Christof","non-dropping-particle":"","parse-names":false,"suffix":""},{"dropping-particle":"","family":"Tsuchiya","given":"Naotsugu","non-dropping-particle":"","parse-names":false,"suffix":""}],"container-title":"Trends in cognitive sciences","id":"ITEM-1","issue":"1","issued":{"date-parts":[["2007"]]},"title":"Attention and consciousness: two distinct brain processes","type":"article-journal","volume":"11"}}],"schema":"https://github.com/citation-style-language/schema/raw/master/csl-citation.json"} </w:instrText>
      </w:r>
      <w:r w:rsidR="00771998" w:rsidRPr="00097A71">
        <w:fldChar w:fldCharType="separate"/>
      </w:r>
      <w:r w:rsidR="00222B81">
        <w:rPr>
          <w:noProof/>
        </w:rPr>
        <w:t>(Koch &amp; Tsuchiya, 2007)</w:t>
      </w:r>
      <w:r w:rsidR="00771998" w:rsidRPr="00097A71">
        <w:fldChar w:fldCharType="end"/>
      </w:r>
      <w:r w:rsidRPr="00097A71">
        <w:t xml:space="preserve">. </w:t>
      </w:r>
      <w:r w:rsidR="00107F6E">
        <w:t>I</w:t>
      </w:r>
      <w:r w:rsidRPr="00151E3A">
        <w:t>n scene recognition experiments</w:t>
      </w:r>
      <w:r w:rsidR="003731BB">
        <w:t xml:space="preserve"> participants are able to identify the content of peripheral stimuli</w:t>
      </w:r>
      <w:r w:rsidR="00107F6E">
        <w:t xml:space="preserve"> </w:t>
      </w:r>
      <w:r w:rsidR="004332C4">
        <w:t>despite</w:t>
      </w:r>
      <w:r>
        <w:t xml:space="preserve"> attending to a demanding fixation task</w:t>
      </w:r>
      <w:r w:rsidRPr="00151E3A">
        <w:t xml:space="preserve"> </w:t>
      </w:r>
      <w:r w:rsidR="003731BB" w:rsidRPr="00151E3A">
        <w:fldChar w:fldCharType="begin" w:fldLock="1"/>
      </w:r>
      <w:r w:rsidR="00222B81">
        <w:instrText xml:space="preserve"> ADDIN ZOTERO_ITEM CSL_CITATION {"citationID":"kshX8gnV","properties":{"formattedCitation":"(Li, VanRullen, Koch, &amp; Perona, 2002)","plainCitation":"(Li, VanRullen, Koch, &amp; Perona, 2002)"},"citationItems":[{"id":"ITEM-1","uris":["http://www.mendeley.com/documents/?uuid=74ca1560-2d03-4f9d-b236-cdc30cd37c67"],"uri":["http://www.mendeley.com/documents/?uuid=74ca1560-2d03-4f9d-b236-cdc30cd37c67"],"itemData":{"DOI":"10.1073/pnas.092277599","ISSN":"0027-8424","PMID":"12077298","abstract":"What can we see when we do not pay attention? It is well known that we can be \"blind\" even to major aspects of natural scenes when we attend elsewhere. The only tasks that do not need attention appear to be carried out in the early stages of the visual system. Contrary to this common belief, we report that subjects can rapidly detect animals or vehicles in briefly presented novel natural scenes while simultaneously performing another attentionally demanding task. By comparison, they are unable to discriminate large T's from L's, or bisected two-color disks from their mirror images under the same conditions. We conclude that some visual tasks associated with \"high-level\" cortical areas may proceed in the near absence of attention.","author":[{"dropping-particle":"","family":"Li","given":"Fei Fei","non-dropping-particle":"","parse-names":false,"suffix":""},{"dropping-particle":"","family":"VanRullen","given":"Rufin","non-dropping-particle":"","parse-names":false,"suffix":""},{"dropping-particle":"","family":"Koch","given":"Christof","non-dropping-particle":"","parse-names":false,"suffix":""},{"dropping-particle":"","family":"Perona","given":"Pietro","non-dropping-particle":"","parse-names":false,"suffix":""}],"container-title":"Proceedings of the National Academy of Sciences of the United States of America","id":"ITEM-1","issue":"14","issued":{"date-parts":[["2002","7","9"]]},"page":"9596-601","title":"Rapid natural scene categorization in the near absence of attention.","type":"article-journal","volume":"99"}}],"schema":"https://github.com/citation-style-language/schema/raw/master/csl-citation.json"} </w:instrText>
      </w:r>
      <w:r w:rsidR="003731BB" w:rsidRPr="00151E3A">
        <w:fldChar w:fldCharType="separate"/>
      </w:r>
      <w:r w:rsidR="00222B81">
        <w:rPr>
          <w:noProof/>
        </w:rPr>
        <w:t>(Li, VanRullen, Koch, &amp; Perona, 2002)</w:t>
      </w:r>
      <w:r w:rsidR="003731BB" w:rsidRPr="00151E3A">
        <w:fldChar w:fldCharType="end"/>
      </w:r>
      <w:r w:rsidRPr="00151E3A">
        <w:t>.</w:t>
      </w:r>
      <w:r w:rsidR="00257260">
        <w:t xml:space="preserve"> In contrast, </w:t>
      </w:r>
      <w:r w:rsidR="003A366A">
        <w:t>many studies have found that</w:t>
      </w:r>
      <w:r w:rsidR="00222B81">
        <w:t xml:space="preserve"> participants are unable to respond about </w:t>
      </w:r>
      <w:r w:rsidR="003A366A">
        <w:t>unattended stimuli</w:t>
      </w:r>
      <w:r w:rsidR="00257260">
        <w:t>, in particular for simple features such as shapes and colors</w:t>
      </w:r>
      <w:r w:rsidR="00200F8A">
        <w:t xml:space="preserve"> </w:t>
      </w:r>
      <w:r w:rsidR="00222B81">
        <w:fldChar w:fldCharType="begin"/>
      </w:r>
      <w:r w:rsidR="006E7177">
        <w:instrText xml:space="preserve"> ADDIN ZOTERO_ITEM CSL_CITATION {"citationID":"t6ni7un62","properties":{"formattedCitation":"(Mack, Arien &amp; Rock, Irvin, 1998)","plainCitation":"(Mack, Arien &amp; Rock, Irvin, 1998)"},"citationItems":[{"id":69,"uris":["http://zotero.org/users/2176449/items/FC6SF7S7"],"uri":["http://zotero.org/users/2176449/items/FC6SF7S7"],"itemData":{"id":69,"type":"book","title":"Inattentional Blindness.","publisher":"The MIT Press","author":[{"family":"Mack, Arien","given":""},{"family":"Rock, Irvin","given":""}],"issued":{"date-parts":[["1998"]]}}}],"schema":"https://github.com/citation-style-language/schema/raw/master/csl-citation.json"} </w:instrText>
      </w:r>
      <w:r w:rsidR="00222B81">
        <w:fldChar w:fldCharType="separate"/>
      </w:r>
      <w:r w:rsidR="00222B81">
        <w:rPr>
          <w:noProof/>
        </w:rPr>
        <w:t>(Mack, Arien &amp; Rock, Irvin, 1998)</w:t>
      </w:r>
      <w:r w:rsidR="00222B81">
        <w:fldChar w:fldCharType="end"/>
      </w:r>
      <w:r w:rsidR="00E4409B">
        <w:t xml:space="preserve">. One possible </w:t>
      </w:r>
      <w:r w:rsidR="00257260">
        <w:t>interpretation for the variability in results in these tasks is that stimulus features may be interacting in unexpected ways.</w:t>
      </w:r>
      <w:r w:rsidR="007B2B19">
        <w:t xml:space="preserve"> </w:t>
      </w:r>
      <w:r w:rsidR="003D7C38">
        <w:t>Only certain types of attentional modulations may modify the neural activity responsible for scene recognition</w:t>
      </w:r>
      <w:r w:rsidR="007B2B19">
        <w:t xml:space="preserve">. For example, attending to motion appears to result in diminished awareness of scene gist </w:t>
      </w:r>
      <w:r w:rsidR="007B2B19">
        <w:fldChar w:fldCharType="begin"/>
      </w:r>
      <w:r w:rsidR="006E7177">
        <w:instrText xml:space="preserve"> ADDIN ZOTERO_ITEM CSL_CITATION {"citationID":"15ce1crhfv","properties":{"formattedCitation":"(Cohen, Alvarez, &amp; Nakayama, 2011)","plainCitation":"(Cohen, Alvarez, &amp; Nakayama, 2011)"},"citationItems":[{"id":67,"uris":["http://zotero.org/users/2176449/items/F72EU5QP"],"uri":["http://zotero.org/users/2176449/items/F72EU5QP"],"itemData":{"id":67,"type":"article-journal","title":"Natural-scene perception requires attention.","container-title":"Psychological science","page":"1165-72","volume":"22","issue":"9","abstract":"Is visual attention required for visual consciousness? In the past decade, many researchers have claimed that awareness can arise in the absence of attention. This claim is largely based on the notion that natural scene (or \"gist\") perception occurs without attention. This article presents evidence against this idea. We show that when observers perform a variety of demanding, sustained-attention tasks, inattentional blindness occurs for natural scenes. In addition, scene perception is impaired under dual-task conditions, but only when the primary task is sufficiently demanding. This finding suggests that previous studies that have been interpreted as demonstrating scene perception without attention failed to fully engage attention and that natural-scene perception does indeed require attention. Thus, natural-scene perception is not a preattentive process and cannot be used to support the idea of awareness without attention.","DOI":"10.1177/0956797611419168","author":[{"family":"Cohen","given":"Michael a"},{"family":"Alvarez","given":"George a"},{"family":"Nakayama","given":"Ken"}],"issued":{"date-parts":[["2011",9]]}}}],"schema":"https://github.com/citation-style-language/schema/raw/master/csl-citation.json"} </w:instrText>
      </w:r>
      <w:r w:rsidR="007B2B19">
        <w:fldChar w:fldCharType="separate"/>
      </w:r>
      <w:r w:rsidR="007B2B19" w:rsidRPr="007B2B19">
        <w:rPr>
          <w:rFonts w:ascii="Calibri" w:hAnsi="Calibri"/>
        </w:rPr>
        <w:t>(Cohen, Alvarez, &amp; Nakayama, 2011)</w:t>
      </w:r>
      <w:r w:rsidR="007B2B19">
        <w:fldChar w:fldCharType="end"/>
      </w:r>
      <w:r w:rsidR="007B2B19">
        <w:t>, while attending to other features may not cause inattentional blindness. We propose that this feature-specific hypothesis may depend crucially on the layout of visual cortex. Our hypothesis is that modifying a neural representation through spatial or feature-based attention is only detrimental to awareness</w:t>
      </w:r>
      <w:r w:rsidR="00B9791D">
        <w:t xml:space="preserve"> of other features</w:t>
      </w:r>
      <w:r w:rsidR="007B2B19">
        <w:t xml:space="preserve"> when there are direct connections between the relevant neural representations. Contrast </w:t>
      </w:r>
      <w:r w:rsidR="00B9791D">
        <w:t>is</w:t>
      </w:r>
      <w:r w:rsidR="007B2B19">
        <w:t xml:space="preserve"> well specified by neural activity in th</w:t>
      </w:r>
      <w:r w:rsidR="00B9791D">
        <w:t>e earliest cortical visual area,</w:t>
      </w:r>
      <w:r w:rsidR="007B2B19">
        <w:t xml:space="preserve"> V1. The human MT+ complex on the other hand is less sensitive to contrast, but considerably more sensitive to the presence or absence of motion in a stimulus. We propose to test our hypothesis by measuring behavioral and neural activity related to the representations of contrast and motion when participants are cued to </w:t>
      </w:r>
      <w:r w:rsidR="00CB1973">
        <w:t>a</w:t>
      </w:r>
      <w:r w:rsidR="007B2B19">
        <w:t xml:space="preserve"> feature.</w:t>
      </w:r>
      <w:r w:rsidR="00CB1973">
        <w:t xml:space="preserve"> Our hypothesis predicts that attention to contrast will be detrimental to the perception </w:t>
      </w:r>
      <w:r w:rsidR="00754238">
        <w:t xml:space="preserve">of motion, but not vice versa. </w:t>
      </w:r>
    </w:p>
    <w:p w14:paraId="41A7DEEE" w14:textId="64CFCD4B" w:rsidR="00754238" w:rsidRDefault="00754238" w:rsidP="00CB1973">
      <w:pPr>
        <w:jc w:val="both"/>
      </w:pPr>
      <w:r>
        <w:t xml:space="preserve">A number of theories have now been put forward about the functional implementation of top-down attention. In the early visual areas in humans for example there is evidence that attention acts as a form of either response gain </w:t>
      </w:r>
      <w:r>
        <w:fldChar w:fldCharType="begin"/>
      </w:r>
      <w:r>
        <w:instrText xml:space="preserve"> ADDIN ZOTERO_ITEM CSL_CITATION {"citationID":"2dd8t678mq","properties":{"formattedCitation":"(Itthipuripat, Ester, Deering, &amp; Serences, 2014)","plainCitation":"(Itthipuripat, Ester, Deering, &amp; Serences, 2014)"},"citationItems":[{"id":83,"uris":["http://zotero.org/users/2176449/items/GG2ADKKD"],"uri":["http://zotero.org/users/2176449/items/GG2ADKKD"],"itemData":{"id":83,"type":"article-journal","title":"Sensory Gain Outperforms Efficient Readout Mechanisms in Predicting Attention-Related Improvements in Behavior","container-title":"Journal of Neuroscience","page":"13384-13398","volume":"34","issue":"40","DOI":"10.1523/JNEUROSCI.2277-14.2014","author":[{"family":"Itthipuripat","given":"S."},{"family":"Ester","given":"E. F."},{"family":"Deering","given":"S."},{"family":"Serences","given":"J. T."}],"issued":{"date-parts":[["2014",10]]}}}],"schema":"https://github.com/citation-style-language/schema/raw/master/csl-citation.json"} </w:instrText>
      </w:r>
      <w:r>
        <w:fldChar w:fldCharType="separate"/>
      </w:r>
      <w:r>
        <w:rPr>
          <w:noProof/>
        </w:rPr>
        <w:t>(Itthipuripat, Ester, Deering, &amp; Serences, 2014)</w:t>
      </w:r>
      <w:r>
        <w:fldChar w:fldCharType="end"/>
      </w:r>
      <w:r>
        <w:t xml:space="preserve"> or a kind of selective gating of activations </w:t>
      </w:r>
      <w:r>
        <w:fldChar w:fldCharType="begin"/>
      </w:r>
      <w:r>
        <w:instrText xml:space="preserve"> ADDIN ZOTERO_ITEM CSL_CITATION {"citationID":"o1240eil7","properties":{"formattedCitation":"(Pestilli, Carrasco, Heeger, &amp; Gardner, 2011)","plainCitation":"(Pestilli, Carrasco, Heeger, &amp; Gardner, 2011)"},"citationItems":[{"id":47,"uris":["http://zotero.org/users/2176449/items/BJIUWIKG"],"uri":["http://zotero.org/users/2176449/items/BJIUWIKG"],"itemData":{"id":47,"type":"article-journal","title":"Attentional enhancement via selection and pooling of early sensory responses in human visual cortex.","container-title":"Neuron","page":"832-46","volume":"72","issue":"5","abstract":"The computational processes by which attention improves behavioral performance were characterized by measuring visual cortical activity with functional magnetic resonance imaging as humans performed a contrast-discrimination task with focal and distributed attention. Focal attention yielded robust improvements in behavioral performance accompanied by increases in cortical responses. Quantitative analysis revealed that if performance were limited only by the sensitivity of the measured sensory signals, the improvements in behavioral performance would have corresponded to an unrealistically large reduction in response variability. Instead, behavioral performance was well characterized by a pooling and selection process for which the largest sensory responses, those most strongly modulated by attention, dominated the perceptual decision. This characterization predicts that high-contrast distracters that evoke large responses should negatively impact behavioral performance. We tested and confirmed this prediction. We conclude that attention enhanced behavioral performance predominantly by enabling efficient selection of the behaviorally relevant sensory signals.","DOI":"10.1016/j.neuron.2011.09.025","author":[{"family":"Pestilli","given":"Franco"},{"family":"Carrasco","given":"Marisa"},{"family":"Heeger","given":"David J"},{"family":"Gardner","given":"Justin L"}],"issued":{"date-parts":[["2011",12]]}}}],"schema":"https://github.com/citation-style-language/schema/raw/master/csl-citation.json"} </w:instrText>
      </w:r>
      <w:r>
        <w:fldChar w:fldCharType="separate"/>
      </w:r>
      <w:r>
        <w:rPr>
          <w:noProof/>
        </w:rPr>
        <w:t>(Pestilli, Carrasco, Heeger, &amp; Gardner, 2011)</w:t>
      </w:r>
      <w:r>
        <w:fldChar w:fldCharType="end"/>
      </w:r>
      <w:r>
        <w:t xml:space="preserve">. But little is known about how attention impacts downstream processes. Attentional load theory </w:t>
      </w:r>
      <w:r>
        <w:fldChar w:fldCharType="begin"/>
      </w:r>
      <w:r w:rsidR="005916AB">
        <w:instrText xml:space="preserve"> ADDIN ZOTERO_ITEM CSL_CITATION {"citationID":"jmg1fb6ou","properties":{"formattedCitation":"(Lavie, 2014)","plainCitation":"(Lavie, 2014)"},"citationItems":[{"id":12,"uris":["http://zotero.org/users/2176449/items/4DMF96MP"],"uri":["http://zotero.org/users/2176449/items/4DMF96MP"],"itemData":{"id":12,"type":"article-journal","title":"Blinded by the load: attention, awareness and the role of perceptual load","container-title":"… of the Royal …","issue":"March","URL":"http://rstb.royalsocietypublishing.org/content/369/1641/20130205.short","author":[{"family":"Lavie","given":"Nilli"}],"issued":{"date-parts":[["2014"]]}}}],"schema":"https://github.com/citation-style-language/schema/raw/master/csl-citation.json"} </w:instrText>
      </w:r>
      <w:r>
        <w:fldChar w:fldCharType="separate"/>
      </w:r>
      <w:r w:rsidR="005916AB">
        <w:rPr>
          <w:noProof/>
        </w:rPr>
        <w:t>(see e.g. Lavie, 2014)</w:t>
      </w:r>
      <w:r>
        <w:fldChar w:fldCharType="end"/>
      </w:r>
      <w:r w:rsidR="005916AB">
        <w:t xml:space="preserve"> for example predicts that ‘perceptual load’ acts as a gating function to awareness. When load is high, only attended features will reach awareness, and vice versa. Our hypothesis here is in line with this general architecture. In line with the neurophysiological evidence of attention as a neural modulator we believe that the gating of awareness can be understood as a function of interactions between neural populations. Although attention may not explicitly modify “unattended” neural representations there may nevertheless be </w:t>
      </w:r>
      <w:proofErr w:type="gramStart"/>
      <w:r w:rsidR="005916AB">
        <w:t>cross-talk</w:t>
      </w:r>
      <w:proofErr w:type="gramEnd"/>
      <w:r w:rsidR="005916AB">
        <w:t xml:space="preserve"> due to reciprocal connections across cortex. In visual cortex, where the majority of connections are feed-forward in a hierarchical structure, this hypothesis makes a specific and testable prediction: attention to hierarchically ‘higher’ features should not impact the awareness of hierarchically ‘lower’ features, to the extent that attention is limited to modulating specific neural representations. </w:t>
      </w:r>
      <w:r w:rsidR="00EC2042">
        <w:t xml:space="preserve">We approached this problem by designing an experiment in which we could measure, behaviorally, the effect of attention on unattended stimuli. Simultaneously we collected functional magnetic resonance imaging (fMRI) measurements of the blood-oxygenation level dependent (BOLD) response. There is evidence that for low-level features such as contrast the BOLD response captures the entire variance in </w:t>
      </w:r>
      <w:r w:rsidR="00EC2042">
        <w:lastRenderedPageBreak/>
        <w:t xml:space="preserve">behavioral performance on simple discrimination tasks </w:t>
      </w:r>
      <w:r w:rsidR="00EC2042">
        <w:fldChar w:fldCharType="begin"/>
      </w:r>
      <w:r w:rsidR="008834F4">
        <w:instrText xml:space="preserve"> ADDIN ZOTERO_ITEM CSL_CITATION {"citationID":"101jksq1on","properties":{"formattedCitation":"(Hara &amp; Gardner, 2014; Pestilli et al., 2011)","plainCitation":"(Hara &amp; Gardner, 2014; Pestilli et al., 2011)"},"citationItems":[{"id":76,"uris":["http://zotero.org/users/2176449/items/G2FPUVMX"],"uri":["http://zotero.org/users/2176449/items/G2FPUVMX"],"itemData":{"id":76,"type":"article-journal","title":"Encoding of graded changes in spatial specificity of prior cues in human visual cortex.","container-title":"Journal of neurophysiology","abstract":"Prior information about the relevance of spatial locations can vary in specificity; a single location, a subset of locations or all locations may be of potential importance. Using a contrast-discrimination task with 4 possible targets, we asked whether performance benefits are graded with the spatial specificity of a prior cue and whether we could quantitatively account for behavioral performance with cortical activity changes measured by blood oxygenation level dependent (BOLD) imaging. Thus we changed the prior probability that each location contained the target from 100 to 50 to 25% by cueing in advance 1, 2 or 4 of the possible locations. We found that behavioral performance (discrimination thresholds) improved in a graded fashion with spatial specificity. However, concurrently measured cortical responses from retinotopically-defined visual areas were not strictly graded; response magnitude decreased when all four locations were cued (25% prior probability) relative to the 100 and 50% prior probability conditions, but no significant difference in response magnitude was found between the 100 and 50% prior probability conditions for either cued or uncued locations. Also, while cueing locations increased responses relative to non-cueing, this cue-sensitivity was not graded with prior probability. Further, contrast-sensitivity of cortical responses, which could improve contrast discrimination performance, was not graded. Instead, an efficient-selection model showed that even if sensory responses do not strictly scale with prior probability, selection of sensory responses by weighting larger responses more can result in graded behavioral performance benefits with increasing spatial specificity of prior information.","URL":"http://www.ncbi.nlm.nih.gov/pubmed/25185808","DOI":"10.1152/jn.00729.2013","author":[{"family":"Hara","given":"Yuko"},{"family":"Gardner","given":"Justin L"}],"issued":{"date-parts":[["2014",9]]}}},{"id":47,"uris":["http://zotero.org/users/2176449/items/BJIUWIKG"],"uri":["http://zotero.org/users/2176449/items/BJIUWIKG"],"itemData":{"id":47,"type":"article-journal","title":"Attentional enhancement via selection and pooling of early sensory responses in human visual cortex.","container-title":"Neuron","page":"832-46","volume":"72","issue":"5","abstract":"The computational processes by which attention improves behavioral performance were characterized by measuring visual cortical activity with functional magnetic resonance imaging as humans performed a contrast-discrimination task with focal and distributed attention. Focal attention yielded robust improvements in behavioral performance accompanied by increases in cortical responses. Quantitative analysis revealed that if performance were limited only by the sensitivity of the measured sensory signals, the improvements in behavioral performance would have corresponded to an unrealistically large reduction in response variability. Instead, behavioral performance was well characterized by a pooling and selection process for which the largest sensory responses, those most strongly modulated by attention, dominated the perceptual decision. This characterization predicts that high-contrast distracters that evoke large responses should negatively impact behavioral performance. We tested and confirmed this prediction. We conclude that attention enhanced behavioral performance predominantly by enabling efficient selection of the behaviorally relevant sensory signals.","DOI":"10.1016/j.neuron.2011.09.025","author":[{"family":"Pestilli","given":"Franco"},{"family":"Carrasco","given":"Marisa"},{"family":"Heeger","given":"David J"},{"family":"Gardner","given":"Justin L"}],"issued":{"date-parts":[["2011",12]]}}}],"schema":"https://github.com/citation-style-language/schema/raw/master/csl-citation.json"} </w:instrText>
      </w:r>
      <w:r w:rsidR="00EC2042">
        <w:fldChar w:fldCharType="separate"/>
      </w:r>
      <w:r w:rsidR="008834F4">
        <w:rPr>
          <w:noProof/>
        </w:rPr>
        <w:t>(Hara &amp; Gardner, 2014; Pestilli et al., 2011)</w:t>
      </w:r>
      <w:r w:rsidR="00EC2042">
        <w:fldChar w:fldCharType="end"/>
      </w:r>
      <w:r w:rsidR="008834F4">
        <w:t xml:space="preserve">. By recording both of these measurements we can therefore set up a computational model that predicts the magnitude of behavioral change expected for any change in neural response. Not only do we expect asymmetrical relationship in behavior, </w:t>
      </w:r>
      <w:proofErr w:type="gramStart"/>
      <w:r w:rsidR="008834F4">
        <w:t>but</w:t>
      </w:r>
      <w:proofErr w:type="gramEnd"/>
      <w:r w:rsidR="008834F4">
        <w:t xml:space="preserve"> we expect to be able to explain the variance in this relationship according to a similar asymmetrical relationship in the neural responses. </w:t>
      </w:r>
    </w:p>
    <w:p w14:paraId="4F90874F" w14:textId="6C902292" w:rsidR="00EC2042" w:rsidRDefault="00EC2042" w:rsidP="00CB1973">
      <w:pPr>
        <w:jc w:val="both"/>
      </w:pPr>
      <w:r>
        <w:t xml:space="preserve">Our behavioral task design resembles work that has been done on “dual task” experiments, in particular the extensive line of literature on inattentional blindness </w:t>
      </w:r>
      <w:r>
        <w:fldChar w:fldCharType="begin"/>
      </w:r>
      <w:r>
        <w:instrText xml:space="preserve"> ADDIN ZOTERO_ITEM CSL_CITATION {"citationID":"2alpjahud1","properties":{"formattedCitation":"(Mack, Arien &amp; Rock, Irvin, 1998)","plainCitation":"(Mack, Arien &amp; Rock, Irvin, 1998)"},"citationItems":[{"id":69,"uris":["http://zotero.org/users/2176449/items/FC6SF7S7"],"uri":["http://zotero.org/users/2176449/items/FC6SF7S7"],"itemData":{"id":69,"type":"book","title":"Inattentional Blindness.","publisher":"The MIT Press","author":[{"family":"Mack, Arien","given":""},{"family":"Rock, Irvin","given":""}],"issued":{"date-parts":[["1998"]]}}}],"schema":"https://github.com/citation-style-language/schema/raw/master/csl-citation.json"} </w:instrText>
      </w:r>
      <w:r>
        <w:fldChar w:fldCharType="separate"/>
      </w:r>
      <w:r>
        <w:rPr>
          <w:noProof/>
        </w:rPr>
        <w:t>(Mack, Arien &amp; Rock, Irvin, 1998)</w:t>
      </w:r>
      <w:r>
        <w:fldChar w:fldCharType="end"/>
      </w:r>
      <w:r w:rsidR="00D52007">
        <w:t>.</w:t>
      </w:r>
      <w:r w:rsidR="008D75E6">
        <w:t xml:space="preserve"> ***TODO***</w:t>
      </w:r>
    </w:p>
    <w:p w14:paraId="709EC631" w14:textId="55EB043D" w:rsidR="00D52007" w:rsidRPr="00CB1973" w:rsidRDefault="008D75E6" w:rsidP="00CB1973">
      <w:pPr>
        <w:jc w:val="both"/>
      </w:pPr>
      <w:r>
        <w:t>We view attention</w:t>
      </w:r>
      <w:r w:rsidR="00BB1D8E">
        <w:t xml:space="preserve"> in visual space</w:t>
      </w:r>
      <w:r>
        <w:t xml:space="preserve"> as a local context-dependent modulation of neural activit</w:t>
      </w:r>
      <w:r w:rsidR="00BB1D8E">
        <w:t xml:space="preserve">y in precise regions of visual cortex. In contrast, visual awareness appears to be a downstream property of neural activation that is dependent on activations in visual cortex. </w:t>
      </w:r>
      <w:r w:rsidR="00F46A58">
        <w:t xml:space="preserve">Based on these relatively </w:t>
      </w:r>
      <w:r w:rsidR="004C6C35">
        <w:t>well-established</w:t>
      </w:r>
      <w:r w:rsidR="00F46A58">
        <w:t xml:space="preserve"> assumptions we predict that any asymmetries in how attention interacts with awareness should be well predicted by the topology and interconnections in cortex. For example, the unexpected result that scene gist is abolished by motion </w:t>
      </w:r>
      <w:r w:rsidR="00F46A58">
        <w:fldChar w:fldCharType="begin"/>
      </w:r>
      <w:r w:rsidR="00F46A58">
        <w:instrText xml:space="preserve"> ADDIN ZOTERO_ITEM CSL_CITATION {"citationID":"1mk3q1uuoc","properties":{"formattedCitation":"(Cohen et al., 2011)","plainCitation":"(Cohen et al., 2011)"},"citationItems":[{"id":67,"uris":["http://zotero.org/users/2176449/items/F72EU5QP"],"uri":["http://zotero.org/users/2176449/items/F72EU5QP"],"itemData":{"id":67,"type":"article-journal","title":"Natural-scene perception requires attention.","container-title":"Psychological science","page":"1165-72","volume":"22","issue":"9","abstract":"Is visual attention required for visual consciousness? In the past decade, many researchers have claimed that awareness can arise in the absence of attention. This claim is largely based on the notion that natural scene (or \"gist\") perception occurs without attention. This article presents evidence against this idea. We show that when observers perform a variety of demanding, sustained-attention tasks, inattentional blindness occurs for natural scenes. In addition, scene perception is impaired under dual-task conditions, but only when the primary task is sufficiently demanding. This finding suggests that previous studies that have been interpreted as demonstrating scene perception without attention failed to fully engage attention and that natural-scene perception does indeed require attention. Thus, natural-scene perception is not a preattentive process and cannot be used to support the idea of awareness without attention.","DOI":"10.1177/0956797611419168","author":[{"family":"Cohen","given":"Michael a"},{"family":"Alvarez","given":"George a"},{"family":"Nakayama","given":"Ken"}],"issued":{"date-parts":[["2011",9]]}}}],"schema":"https://github.com/citation-style-language/schema/raw/master/csl-citation.json"} </w:instrText>
      </w:r>
      <w:r w:rsidR="00F46A58">
        <w:fldChar w:fldCharType="separate"/>
      </w:r>
      <w:r w:rsidR="00F46A58">
        <w:rPr>
          <w:noProof/>
        </w:rPr>
        <w:t>(Cohen et al., 2011)</w:t>
      </w:r>
      <w:r w:rsidR="00F46A58">
        <w:fldChar w:fldCharType="end"/>
      </w:r>
      <w:r w:rsidR="00F46A58">
        <w:t xml:space="preserve"> but not by other demanding attentional tasks </w:t>
      </w:r>
      <w:r w:rsidR="00F46A58">
        <w:fldChar w:fldCharType="begin"/>
      </w:r>
      <w:r w:rsidR="00F46A58">
        <w:instrText xml:space="preserve"> ADDIN ZOTERO_ITEM CSL_CITATION {"citationID":"1gkjl1v9a2","properties":{"formattedCitation":"(Li et al., 2002)","plainCitation":"(Li et al., 2002)"},"citationItems":[{"id":"4dnJCBMZ/Zv7aBgWj","uris":["http://www.mendeley.com/documents/?uuid=74ca1560-2d03-4f9d-b236-cdc30cd37c67"],"uri":["http://www.mendeley.com/documents/?uuid=74ca1560-2d03-4f9d-b236-cdc30cd37c67"],"itemData":{"DOI":"10.1073/pnas.092277599","ISSN":"0027-8424","PMID":"12077298","abstract":"What can we see when we do not pay attention? It is well known that we can be \"blind\" even to major aspects of natural scenes when we attend elsewhere. The only tasks that do not need attention appear to be carried out in the early stages of the visual system. Contrary to this common belief, we report that subjects can rapidly detect animals or vehicles in briefly presented novel natural scenes while simultaneously performing another attentionally demanding task. By comparison, they are unable to discriminate large T's from L's, or bisected two-color disks from their mirror images under the same conditions. We conclude that some visual tasks associated with \"high-level\" cortical areas may proceed in the near absence of attention.","author":[{"dropping-particle":"","family":"Li","given":"Fei Fei","non-dropping-particle":"","parse-names":false,"suffix":""},{"dropping-particle":"","family":"VanRullen","given":"Rufin","non-dropping-particle":"","parse-names":false,"suffix":""},{"dropping-particle":"","family":"Koch","given":"Christof","non-dropping-particle":"","parse-names":false,"suffix":""},{"dropping-particle":"","family":"Perona","given":"Pietro","non-dropping-particle":"","parse-names":false,"suffix":""}],"container-title":"Proceedings of the National Academy of Sciences of the United States of America","id":"4dnJCBMZ/Zv7aBgWj","issue":"14","issued":{"year":2002,"month":7,"day":9},"page":"9596-601","title":"Rapid natural scene categorization in the near absence of attention.","type":"article-journal","volume":"99","page-first":"9596","container-title-short":"Proc. Natl. Acad. Sci. U. S. A."}}],"schema":"https://github.com/citation-style-language/schema/raw/master/csl-citation.json"} </w:instrText>
      </w:r>
      <w:r w:rsidR="00F46A58">
        <w:fldChar w:fldCharType="separate"/>
      </w:r>
      <w:r w:rsidR="00F46A58">
        <w:rPr>
          <w:noProof/>
        </w:rPr>
        <w:t>(Li et al., 2002)</w:t>
      </w:r>
      <w:r w:rsidR="00F46A58">
        <w:fldChar w:fldCharType="end"/>
      </w:r>
      <w:r w:rsidR="00F46A58">
        <w:t xml:space="preserve"> may be explained by the interconnections between the regions that underlie scene recognition and those that are responsible for representing motion. Based on this hypothesis we predicted that in a task where contrast and motion coherence are set </w:t>
      </w:r>
      <w:r w:rsidR="004C6C35">
        <w:t>up,</w:t>
      </w:r>
      <w:r w:rsidR="00F46A58">
        <w:t xml:space="preserve"> as opposing features performance </w:t>
      </w:r>
      <w:r w:rsidR="004C6C35">
        <w:t>would</w:t>
      </w:r>
      <w:r w:rsidR="00F46A58">
        <w:t xml:space="preserve"> be asymmetrically reduced on motion judgments when participants are cued to attend to contrast. We expect that this relationship will be precisely explained by the variability, due to attention, in neural responses captured by the BOLD response in contrast and motion responsive regions of visual cortex.</w:t>
      </w:r>
      <w:r w:rsidR="00720E57">
        <w:t xml:space="preserve"> Understanding this process and characterizing this asymmetrical </w:t>
      </w:r>
      <w:r w:rsidR="004C6C35">
        <w:t xml:space="preserve">relationship will help us understand the role of attention in visual cortex and its interactions with downstream processes. An architectural constraint such as the one we have outlined here would have impacts not only on visual awareness but </w:t>
      </w:r>
      <w:r w:rsidR="00AE612F">
        <w:t xml:space="preserve">also </w:t>
      </w:r>
      <w:r w:rsidR="004C6C35">
        <w:t xml:space="preserve">on memory, cognitive control, </w:t>
      </w:r>
      <w:r w:rsidR="00AE612F">
        <w:t xml:space="preserve">learning, and on any other downstream processes that the brain computes. </w:t>
      </w:r>
    </w:p>
    <w:p w14:paraId="119B968B" w14:textId="77777777" w:rsidR="00141A08" w:rsidRDefault="00F32A1E" w:rsidP="00B047A3">
      <w:pPr>
        <w:autoSpaceDE w:val="0"/>
        <w:autoSpaceDN w:val="0"/>
        <w:adjustRightInd w:val="0"/>
        <w:spacing w:after="0"/>
        <w:jc w:val="both"/>
        <w:rPr>
          <w:b/>
          <w:sz w:val="24"/>
          <w:szCs w:val="24"/>
        </w:rPr>
      </w:pPr>
      <w:r w:rsidRPr="00E57367">
        <w:rPr>
          <w:b/>
          <w:sz w:val="24"/>
          <w:szCs w:val="24"/>
        </w:rPr>
        <w:t>Methods</w:t>
      </w:r>
    </w:p>
    <w:p w14:paraId="77B00D10" w14:textId="77777777" w:rsidR="00F428E6" w:rsidRDefault="00F428E6" w:rsidP="00B047A3">
      <w:pPr>
        <w:autoSpaceDE w:val="0"/>
        <w:autoSpaceDN w:val="0"/>
        <w:adjustRightInd w:val="0"/>
        <w:spacing w:after="0"/>
        <w:jc w:val="both"/>
        <w:rPr>
          <w:sz w:val="24"/>
          <w:szCs w:val="24"/>
        </w:rPr>
      </w:pPr>
    </w:p>
    <w:p w14:paraId="37F2138D" w14:textId="5CE4E20F" w:rsidR="00F428E6" w:rsidRDefault="00F428E6" w:rsidP="00B047A3">
      <w:pPr>
        <w:autoSpaceDE w:val="0"/>
        <w:autoSpaceDN w:val="0"/>
        <w:adjustRightInd w:val="0"/>
        <w:spacing w:after="0"/>
        <w:jc w:val="both"/>
        <w:rPr>
          <w:b/>
        </w:rPr>
      </w:pPr>
      <w:r w:rsidRPr="00F428E6">
        <w:rPr>
          <w:b/>
        </w:rPr>
        <w:t>Subjects</w:t>
      </w:r>
    </w:p>
    <w:p w14:paraId="53C1517C" w14:textId="77777777" w:rsidR="00F428E6" w:rsidRDefault="00F428E6" w:rsidP="00B047A3">
      <w:pPr>
        <w:autoSpaceDE w:val="0"/>
        <w:autoSpaceDN w:val="0"/>
        <w:adjustRightInd w:val="0"/>
        <w:spacing w:after="0"/>
        <w:jc w:val="both"/>
      </w:pPr>
    </w:p>
    <w:p w14:paraId="3A5FDB70" w14:textId="70BF14F7" w:rsidR="00F428E6" w:rsidRDefault="00F428E6" w:rsidP="00B047A3">
      <w:pPr>
        <w:autoSpaceDE w:val="0"/>
        <w:autoSpaceDN w:val="0"/>
        <w:adjustRightInd w:val="0"/>
        <w:spacing w:after="0"/>
        <w:jc w:val="both"/>
      </w:pPr>
      <w:r>
        <w:t xml:space="preserve">Four human subjects (all male, ages 24-34) participated in the experiment. All subjects performed the behavioral experiment and one participant performed the functional MRI experiment. </w:t>
      </w:r>
      <w:r w:rsidR="00082755">
        <w:t xml:space="preserve">Subjects in the behavioral experiment performed one training session to become accustomed to the task, four to eight control runs (65 trials each), and between </w:t>
      </w:r>
      <w:r w:rsidR="001025EA">
        <w:t xml:space="preserve">5 and </w:t>
      </w:r>
      <w:r w:rsidR="00A320C5">
        <w:t>1</w:t>
      </w:r>
      <w:r w:rsidR="001025EA">
        <w:t>8</w:t>
      </w:r>
      <w:r w:rsidR="00082755">
        <w:t xml:space="preserve"> task runs (100 trials each, 15% miscued). Subjects in the functional experiment performed a retinotopic mapping (1 </w:t>
      </w:r>
      <w:proofErr w:type="spellStart"/>
      <w:r w:rsidR="00082755">
        <w:t>hr</w:t>
      </w:r>
      <w:proofErr w:type="spellEnd"/>
      <w:r w:rsidR="00082755">
        <w:t xml:space="preserve">, consisting of ten 4 minute scans) and four to five sessions of the main experiment (2 </w:t>
      </w:r>
      <w:proofErr w:type="spellStart"/>
      <w:r w:rsidR="00082755">
        <w:t>hrs</w:t>
      </w:r>
      <w:proofErr w:type="spellEnd"/>
      <w:r w:rsidR="00082755">
        <w:t xml:space="preserve"> each, consisting of ten 7 minute scans).  </w:t>
      </w:r>
    </w:p>
    <w:p w14:paraId="6C5D4743" w14:textId="77777777" w:rsidR="00F428E6" w:rsidRDefault="00F428E6" w:rsidP="00B047A3">
      <w:pPr>
        <w:autoSpaceDE w:val="0"/>
        <w:autoSpaceDN w:val="0"/>
        <w:adjustRightInd w:val="0"/>
        <w:spacing w:after="0"/>
        <w:jc w:val="both"/>
        <w:rPr>
          <w:b/>
        </w:rPr>
      </w:pPr>
    </w:p>
    <w:p w14:paraId="44A9CCB5" w14:textId="4995C2FB" w:rsidR="00F428E6" w:rsidRDefault="00F428E6" w:rsidP="00B047A3">
      <w:pPr>
        <w:autoSpaceDE w:val="0"/>
        <w:autoSpaceDN w:val="0"/>
        <w:adjustRightInd w:val="0"/>
        <w:spacing w:after="0"/>
        <w:jc w:val="both"/>
        <w:rPr>
          <w:b/>
        </w:rPr>
      </w:pPr>
      <w:r>
        <w:rPr>
          <w:b/>
        </w:rPr>
        <w:t>Experimental Task</w:t>
      </w:r>
    </w:p>
    <w:p w14:paraId="1165F380" w14:textId="77777777" w:rsidR="00F428E6" w:rsidRDefault="00F428E6" w:rsidP="00B047A3">
      <w:pPr>
        <w:autoSpaceDE w:val="0"/>
        <w:autoSpaceDN w:val="0"/>
        <w:adjustRightInd w:val="0"/>
        <w:spacing w:after="0"/>
        <w:jc w:val="both"/>
        <w:rPr>
          <w:b/>
        </w:rPr>
      </w:pPr>
    </w:p>
    <w:p w14:paraId="5CFFEFAD" w14:textId="076C70F0" w:rsidR="004E462E" w:rsidRDefault="00F428E6" w:rsidP="00B047A3">
      <w:pPr>
        <w:autoSpaceDE w:val="0"/>
        <w:autoSpaceDN w:val="0"/>
        <w:adjustRightInd w:val="0"/>
        <w:spacing w:after="0"/>
        <w:jc w:val="both"/>
      </w:pPr>
      <w:r>
        <w:t xml:space="preserve">Subjects performed a two-alternative forced choice </w:t>
      </w:r>
      <w:r w:rsidR="009C67C7">
        <w:t xml:space="preserve">contrast or motion </w:t>
      </w:r>
      <w:r>
        <w:t xml:space="preserve">discrimination task. </w:t>
      </w:r>
      <w:r w:rsidR="00082755">
        <w:t xml:space="preserve">On each trial participants were shown two patches of dots and asked to report which had a </w:t>
      </w:r>
      <w:r>
        <w:t xml:space="preserve">higher apparent contrast or motion coherence. </w:t>
      </w:r>
      <w:r w:rsidR="009C67C7">
        <w:t>Participants were cu</w:t>
      </w:r>
      <w:r w:rsidR="00B31615">
        <w:t xml:space="preserve">ed on each run to attend selectively to one of the two features. </w:t>
      </w:r>
      <w:r w:rsidR="004E462E">
        <w:t xml:space="preserve">Each dot patch was shown for 750 </w:t>
      </w:r>
      <w:proofErr w:type="spellStart"/>
      <w:r w:rsidR="004E462E">
        <w:t>ms</w:t>
      </w:r>
      <w:proofErr w:type="spellEnd"/>
      <w:r w:rsidR="004E462E">
        <w:t xml:space="preserve"> and followed by a 250 </w:t>
      </w:r>
      <w:proofErr w:type="spellStart"/>
      <w:r w:rsidR="004E462E">
        <w:t>ms</w:t>
      </w:r>
      <w:proofErr w:type="spellEnd"/>
      <w:r w:rsidR="004E462E">
        <w:t xml:space="preserve"> mask, generated by flashing random checkerboards at 55% contrast at 40hz. A random inter stimulus interval followed for between 200 and 500 </w:t>
      </w:r>
      <w:proofErr w:type="spellStart"/>
      <w:r w:rsidR="004E462E">
        <w:t>ms</w:t>
      </w:r>
      <w:proofErr w:type="spellEnd"/>
      <w:r w:rsidR="004E462E">
        <w:t xml:space="preserve"> after which the fixation </w:t>
      </w:r>
      <w:proofErr w:type="gramStart"/>
      <w:r w:rsidR="004E462E">
        <w:t>cross turned</w:t>
      </w:r>
      <w:proofErr w:type="gramEnd"/>
      <w:r w:rsidR="004E462E">
        <w:t xml:space="preserve"> white, indicating that the response period was starting. Participants had 1 second to respond. Each trial was followed by a random inter-trial-interval of 300 to 500 </w:t>
      </w:r>
      <w:proofErr w:type="spellStart"/>
      <w:r w:rsidR="004E462E">
        <w:t>ms.</w:t>
      </w:r>
      <w:proofErr w:type="spellEnd"/>
      <w:r w:rsidR="004E462E">
        <w:t xml:space="preserve"> Participants fixated a central cross (1 </w:t>
      </w:r>
      <w:proofErr w:type="spellStart"/>
      <w:r w:rsidR="004E462E">
        <w:t>deg</w:t>
      </w:r>
      <w:proofErr w:type="spellEnd"/>
      <w:r w:rsidR="004E462E">
        <w:t xml:space="preserve"> x 1 </w:t>
      </w:r>
      <w:proofErr w:type="spellStart"/>
      <w:r w:rsidR="004E462E">
        <w:t>deg</w:t>
      </w:r>
      <w:proofErr w:type="spellEnd"/>
      <w:r w:rsidR="004E462E">
        <w:t xml:space="preserve"> visual angle, 1 pixel wide, </w:t>
      </w:r>
      <w:proofErr w:type="gramStart"/>
      <w:r w:rsidR="004E462E">
        <w:t>luminance ?</w:t>
      </w:r>
      <w:proofErr w:type="gramEnd"/>
      <w:r w:rsidR="004E462E">
        <w:t>!). During control runs participants were cued to attend to either motion or contrast and responded about the cued feature. On task runs participants</w:t>
      </w:r>
      <w:r w:rsidR="00B31615">
        <w:t xml:space="preserve"> were informed after stimulus presentation that they should respond about the miscued feature. These </w:t>
      </w:r>
      <w:proofErr w:type="gramStart"/>
      <w:r w:rsidR="00B31615">
        <w:t>task miscued</w:t>
      </w:r>
      <w:proofErr w:type="gramEnd"/>
      <w:r w:rsidR="00B31615">
        <w:t xml:space="preserve"> trials occurred 15% of the time and were interspersed pseudo-randomly</w:t>
      </w:r>
      <w:r w:rsidR="004E462E">
        <w:t xml:space="preserve">. The trial timing was modified during scanning to improve estimation of </w:t>
      </w:r>
      <w:r w:rsidR="004E462E">
        <w:lastRenderedPageBreak/>
        <w:t xml:space="preserve">the hemodynamic response, stimulus: 750 </w:t>
      </w:r>
      <w:proofErr w:type="spellStart"/>
      <w:r w:rsidR="004E462E">
        <w:t>ms</w:t>
      </w:r>
      <w:proofErr w:type="spellEnd"/>
      <w:r w:rsidR="004E462E">
        <w:t xml:space="preserve">, mask: 250 </w:t>
      </w:r>
      <w:proofErr w:type="spellStart"/>
      <w:r w:rsidR="004E462E">
        <w:t>ms</w:t>
      </w:r>
      <w:proofErr w:type="spellEnd"/>
      <w:r w:rsidR="004E462E">
        <w:t xml:space="preserve">, ISI: 200-1000 </w:t>
      </w:r>
      <w:proofErr w:type="spellStart"/>
      <w:r w:rsidR="004E462E">
        <w:t>ms</w:t>
      </w:r>
      <w:proofErr w:type="spellEnd"/>
      <w:r w:rsidR="004E462E">
        <w:t xml:space="preserve">, </w:t>
      </w:r>
      <w:proofErr w:type="spellStart"/>
      <w:r w:rsidR="004E462E">
        <w:t>resp</w:t>
      </w:r>
      <w:proofErr w:type="spellEnd"/>
      <w:r w:rsidR="004E462E">
        <w:t xml:space="preserve">: 1000 </w:t>
      </w:r>
      <w:proofErr w:type="spellStart"/>
      <w:r w:rsidR="004E462E">
        <w:t>ms</w:t>
      </w:r>
      <w:proofErr w:type="spellEnd"/>
      <w:r w:rsidR="004E462E">
        <w:t xml:space="preserve">, ITI: 2000-10000 </w:t>
      </w:r>
      <w:proofErr w:type="spellStart"/>
      <w:r w:rsidR="004E462E">
        <w:t>ms.</w:t>
      </w:r>
      <w:proofErr w:type="spellEnd"/>
      <w:r w:rsidR="004E462E">
        <w:t xml:space="preserve"> During the behavioral experiment the screen updated at 100 </w:t>
      </w:r>
      <w:proofErr w:type="spellStart"/>
      <w:r w:rsidR="004E462E">
        <w:t>hz</w:t>
      </w:r>
      <w:proofErr w:type="spellEnd"/>
      <w:r w:rsidR="004E462E">
        <w:t xml:space="preserve"> and at 60 </w:t>
      </w:r>
      <w:proofErr w:type="spellStart"/>
      <w:r w:rsidR="004E462E">
        <w:t>hz</w:t>
      </w:r>
      <w:proofErr w:type="spellEnd"/>
      <w:r w:rsidR="004E462E">
        <w:t xml:space="preserve"> during scanning.  </w:t>
      </w:r>
    </w:p>
    <w:p w14:paraId="0F3B2096" w14:textId="66356ED1" w:rsidR="00F428E6" w:rsidRDefault="00F428E6" w:rsidP="004E462E">
      <w:pPr>
        <w:autoSpaceDE w:val="0"/>
        <w:autoSpaceDN w:val="0"/>
        <w:adjustRightInd w:val="0"/>
        <w:spacing w:after="0"/>
        <w:jc w:val="both"/>
      </w:pPr>
      <w:r>
        <w:t xml:space="preserve">The dot patches appeared left and right of fixation, extending from 3.5 to 11 degrees horizontally and from -5 to 5 degrees vertically. The patches were displayed on a gray background (50% luminance) on a monitor </w:t>
      </w:r>
      <w:r w:rsidR="002B6AA7">
        <w:t>with a</w:t>
      </w:r>
      <w:r>
        <w:t xml:space="preserve"> linearized luminance scale. Each patch contained 1000 dots, half of which were darker than the background and half of which were equally brighter.</w:t>
      </w:r>
      <w:r w:rsidR="00B31615">
        <w:t xml:space="preserve"> Each dot was 4 x 4 pixels on the screen.</w:t>
      </w:r>
      <w:r>
        <w:t xml:space="preserve"> The luminance difference between the dots and the background was defined as C / 2, where C is the contrast</w:t>
      </w:r>
      <w:r w:rsidR="00082755">
        <w:t xml:space="preserve"> (0 to 1)</w:t>
      </w:r>
      <w:r>
        <w:t xml:space="preserve"> on the current trial.</w:t>
      </w:r>
      <w:r w:rsidR="00082755">
        <w:t xml:space="preserve"> A percentage of the dots, M, </w:t>
      </w:r>
      <w:r>
        <w:t>moved horizontally either right or left (</w:t>
      </w:r>
      <w:r w:rsidR="00082755">
        <w:t>randomly chosen on each trial) while the remaining 1 – M dots had random angles. M therefore reflects the motion coherence of the dot patch. All dots moved at a consis</w:t>
      </w:r>
      <w:r w:rsidR="002B6AA7">
        <w:t>tent speed of 3.25 degrees / s.</w:t>
      </w:r>
    </w:p>
    <w:p w14:paraId="6948D76C" w14:textId="7E0A8103" w:rsidR="00082755" w:rsidRDefault="002B6AA7" w:rsidP="00F06AF0">
      <w:pPr>
        <w:autoSpaceDE w:val="0"/>
        <w:autoSpaceDN w:val="0"/>
        <w:adjustRightInd w:val="0"/>
        <w:spacing w:after="0"/>
        <w:jc w:val="both"/>
      </w:pPr>
      <w:r>
        <w:t xml:space="preserve">Contrast and motion discrimination performance was tested at a single pedestal intensity. Contrast was tested at 60% and motion coherence was tested at 10%. Both features were crossed such that neither feature was informative about the strength of the other feature on any given trial.  For each feature a 1-up-3-down staircase (??) was used to set the increments in contrast or motion coherence that was added to the pedestal contrast </w:t>
      </w:r>
      <w:r w:rsidR="00F06AF0">
        <w:t xml:space="preserve">on the target side. The independent staircases balanced task difficulty across the features so that subjects were always performing the task at a near-threshold level, eliminating any potential confound with task difficulty between conditions. </w:t>
      </w:r>
      <w:r w:rsidR="00FA4A34">
        <w:t xml:space="preserve">During control runs pedestal values of 20/40/60/80% contrast and 0/10/20/40% coherence were used to allow estimation of the BOLD response across a larger range of feature intensities. For each pedestal an independent staircase was computed to maintain task difficulty near threshold. Pedestals were pseudo-randomly interleaved across trials. </w:t>
      </w:r>
    </w:p>
    <w:p w14:paraId="31774CA2" w14:textId="77777777" w:rsidR="00F06AF0" w:rsidRDefault="00F06AF0" w:rsidP="00B047A3">
      <w:pPr>
        <w:autoSpaceDE w:val="0"/>
        <w:autoSpaceDN w:val="0"/>
        <w:adjustRightInd w:val="0"/>
        <w:spacing w:after="0"/>
        <w:jc w:val="both"/>
      </w:pPr>
    </w:p>
    <w:p w14:paraId="381CB829" w14:textId="4AA3D8F0" w:rsidR="00F06AF0" w:rsidRDefault="00F06AF0" w:rsidP="00F06AF0">
      <w:pPr>
        <w:autoSpaceDE w:val="0"/>
        <w:autoSpaceDN w:val="0"/>
        <w:adjustRightInd w:val="0"/>
        <w:spacing w:after="0"/>
        <w:jc w:val="both"/>
      </w:pPr>
      <w:r>
        <w:rPr>
          <w:b/>
        </w:rPr>
        <w:t>Stimulus Presentation</w:t>
      </w:r>
      <w:r w:rsidRPr="00F06AF0">
        <w:t xml:space="preserve"> </w:t>
      </w:r>
    </w:p>
    <w:p w14:paraId="0AC64AFA" w14:textId="77777777" w:rsidR="00F06AF0" w:rsidRDefault="00F06AF0" w:rsidP="00F06AF0">
      <w:pPr>
        <w:autoSpaceDE w:val="0"/>
        <w:autoSpaceDN w:val="0"/>
        <w:adjustRightInd w:val="0"/>
        <w:spacing w:after="0"/>
        <w:jc w:val="both"/>
      </w:pPr>
    </w:p>
    <w:p w14:paraId="48C3C349" w14:textId="16173EF8" w:rsidR="00F06AF0" w:rsidRDefault="00F96002" w:rsidP="00F96002">
      <w:pPr>
        <w:autoSpaceDE w:val="0"/>
        <w:autoSpaceDN w:val="0"/>
        <w:adjustRightInd w:val="0"/>
        <w:spacing w:after="0"/>
        <w:jc w:val="both"/>
      </w:pPr>
      <w:r>
        <w:t xml:space="preserve">Outside the scanner the visual stimuli were presented on a </w:t>
      </w:r>
      <w:proofErr w:type="spellStart"/>
      <w:r>
        <w:t>ViewPixx</w:t>
      </w:r>
      <w:proofErr w:type="spellEnd"/>
      <w:r>
        <w:t xml:space="preserve"> 22.5” LCD (</w:t>
      </w:r>
      <w:proofErr w:type="spellStart"/>
      <w:r>
        <w:t>VPixx</w:t>
      </w:r>
      <w:proofErr w:type="spellEnd"/>
      <w:r>
        <w:t xml:space="preserve"> Technologies) with a resolution of 1920 x 1200 pixels and a 100 Hz refresh rate at a distance of (?) cm from the subject’s eyes to obtain a field of view </w:t>
      </w:r>
      <w:proofErr w:type="gramStart"/>
      <w:r>
        <w:t>of ?</w:t>
      </w:r>
      <w:proofErr w:type="gramEnd"/>
      <w:r>
        <w:t xml:space="preserve"> </w:t>
      </w:r>
      <w:proofErr w:type="gramStart"/>
      <w:r>
        <w:t>x</w:t>
      </w:r>
      <w:proofErr w:type="gramEnd"/>
      <w:r>
        <w:t xml:space="preserve"> ?. Inside the scanner subjects used an adjustable mirror system to view an image that was</w:t>
      </w:r>
      <w:r w:rsidR="00F06AF0">
        <w:t xml:space="preserve"> rear-projected onto a fiberglass screen using an </w:t>
      </w:r>
      <w:proofErr w:type="spellStart"/>
      <w:r w:rsidR="00F06AF0">
        <w:t>Eiki</w:t>
      </w:r>
      <w:proofErr w:type="spellEnd"/>
      <w:r w:rsidR="00F06AF0">
        <w:t xml:space="preserve"> LC-WUL100L projector operating at 1920x1200, 5000 lumens, projected through a neutral density filter. The projector </w:t>
      </w:r>
      <w:r>
        <w:t xml:space="preserve">and LCD screen were calibrated to have linearized gamma scales using a PR650 </w:t>
      </w:r>
      <w:proofErr w:type="spellStart"/>
      <w:r>
        <w:t>Spectroradiometer</w:t>
      </w:r>
      <w:proofErr w:type="spellEnd"/>
      <w:r>
        <w:t xml:space="preserve"> (Photo Research Inc., Chatsworth, CA.). We dynamically adjusted the 10-bit gamma table to achieve the best luminance resolution possible (maintaining the linearized output) for displaying each dot patch. All stimuli were produced using MATLAB (The </w:t>
      </w:r>
      <w:proofErr w:type="spellStart"/>
      <w:r>
        <w:t>Mathworks</w:t>
      </w:r>
      <w:proofErr w:type="spellEnd"/>
      <w:r>
        <w:t xml:space="preserve"> Inc., Natick, MA, USA) and MGL (</w:t>
      </w:r>
      <w:hyperlink r:id="rId7" w:history="1">
        <w:r w:rsidRPr="000E43C5">
          <w:rPr>
            <w:rStyle w:val="Hyperlink"/>
          </w:rPr>
          <w:t>http://gru.stanford.edu/doku.php/mgl/overview</w:t>
        </w:r>
      </w:hyperlink>
      <w:r>
        <w:t>).</w:t>
      </w:r>
    </w:p>
    <w:p w14:paraId="4F98695C" w14:textId="77777777" w:rsidR="00F96002" w:rsidRDefault="00F96002" w:rsidP="00F96002">
      <w:pPr>
        <w:autoSpaceDE w:val="0"/>
        <w:autoSpaceDN w:val="0"/>
        <w:adjustRightInd w:val="0"/>
        <w:spacing w:after="0"/>
        <w:jc w:val="both"/>
      </w:pPr>
    </w:p>
    <w:p w14:paraId="14D76811" w14:textId="26C021F4" w:rsidR="00F96002" w:rsidRDefault="00F96002" w:rsidP="00F96002">
      <w:pPr>
        <w:autoSpaceDE w:val="0"/>
        <w:autoSpaceDN w:val="0"/>
        <w:adjustRightInd w:val="0"/>
        <w:spacing w:after="0"/>
        <w:jc w:val="both"/>
      </w:pPr>
      <w:r>
        <w:rPr>
          <w:b/>
        </w:rPr>
        <w:t>Eye Position Measurements</w:t>
      </w:r>
    </w:p>
    <w:p w14:paraId="33E355F3" w14:textId="77777777" w:rsidR="00F96002" w:rsidRDefault="00F96002" w:rsidP="00F96002">
      <w:pPr>
        <w:autoSpaceDE w:val="0"/>
        <w:autoSpaceDN w:val="0"/>
        <w:adjustRightInd w:val="0"/>
        <w:spacing w:after="0"/>
        <w:jc w:val="both"/>
      </w:pPr>
    </w:p>
    <w:p w14:paraId="3365099E" w14:textId="23C1403D" w:rsidR="00F96002" w:rsidRDefault="00F96002" w:rsidP="00F96002">
      <w:pPr>
        <w:autoSpaceDE w:val="0"/>
        <w:autoSpaceDN w:val="0"/>
        <w:adjustRightInd w:val="0"/>
        <w:spacing w:after="0"/>
        <w:jc w:val="both"/>
      </w:pPr>
      <w:r>
        <w:t xml:space="preserve">An </w:t>
      </w:r>
      <w:proofErr w:type="spellStart"/>
      <w:r>
        <w:t>Eyelink</w:t>
      </w:r>
      <w:proofErr w:type="spellEnd"/>
      <w:r>
        <w:t xml:space="preserve"> 1000 eye tracking system (SR Research Ltd., Mississauga, ON, Canada) was used outside the scanner to confirm that subjects maintained fixation throughout the task. Eye tracking was not performed inside the scanner. </w:t>
      </w:r>
      <w:r w:rsidR="008D3DC0">
        <w:t xml:space="preserve">The </w:t>
      </w:r>
      <w:proofErr w:type="spellStart"/>
      <w:r w:rsidR="008D3DC0">
        <w:t>Eyelink</w:t>
      </w:r>
      <w:proofErr w:type="spellEnd"/>
      <w:r w:rsidR="008D3DC0">
        <w:t xml:space="preserve"> system recorded corneal reflections of an external infrared light source and tracked the center of the pupil. A brief calibration was performed before each 5-minute run. Eye tracking setup was successful for all sessions. The calibration data was used to perform an </w:t>
      </w:r>
      <w:r w:rsidR="008D3DC0">
        <w:lastRenderedPageBreak/>
        <w:t>affine transformation of the acquired eye tracking data to the position of the eye in degrees of visual angle.</w:t>
      </w:r>
    </w:p>
    <w:p w14:paraId="45DBFE8D" w14:textId="77777777" w:rsidR="008D3DC0" w:rsidRDefault="008D3DC0" w:rsidP="00F96002">
      <w:pPr>
        <w:autoSpaceDE w:val="0"/>
        <w:autoSpaceDN w:val="0"/>
        <w:adjustRightInd w:val="0"/>
        <w:spacing w:after="0"/>
        <w:jc w:val="both"/>
      </w:pPr>
    </w:p>
    <w:p w14:paraId="47CA35E8" w14:textId="3FB08EAF" w:rsidR="008D3DC0" w:rsidRPr="00F96002" w:rsidRDefault="008D3DC0" w:rsidP="00F96002">
      <w:pPr>
        <w:autoSpaceDE w:val="0"/>
        <w:autoSpaceDN w:val="0"/>
        <w:adjustRightInd w:val="0"/>
        <w:spacing w:after="0"/>
        <w:jc w:val="both"/>
      </w:pPr>
      <w:proofErr w:type="spellStart"/>
      <w:r>
        <w:t>Todo</w:t>
      </w:r>
      <w:proofErr w:type="spellEnd"/>
      <w:r>
        <w:t>: eye position analysis</w:t>
      </w:r>
    </w:p>
    <w:p w14:paraId="1E903610" w14:textId="77777777" w:rsidR="002B6AA7" w:rsidRDefault="002B6AA7" w:rsidP="00B047A3">
      <w:pPr>
        <w:autoSpaceDE w:val="0"/>
        <w:autoSpaceDN w:val="0"/>
        <w:adjustRightInd w:val="0"/>
        <w:spacing w:after="0"/>
        <w:jc w:val="both"/>
      </w:pPr>
    </w:p>
    <w:p w14:paraId="42511F1B" w14:textId="492F169C" w:rsidR="00F06AF0" w:rsidRDefault="00F06AF0" w:rsidP="00B047A3">
      <w:pPr>
        <w:autoSpaceDE w:val="0"/>
        <w:autoSpaceDN w:val="0"/>
        <w:adjustRightInd w:val="0"/>
        <w:spacing w:after="0"/>
        <w:jc w:val="both"/>
      </w:pPr>
      <w:r>
        <w:rPr>
          <w:b/>
        </w:rPr>
        <w:t>Contrast and Motion Discrimination Functions</w:t>
      </w:r>
    </w:p>
    <w:p w14:paraId="2E833477" w14:textId="77777777" w:rsidR="00F06AF0" w:rsidRDefault="00F06AF0" w:rsidP="00B047A3">
      <w:pPr>
        <w:autoSpaceDE w:val="0"/>
        <w:autoSpaceDN w:val="0"/>
        <w:adjustRightInd w:val="0"/>
        <w:spacing w:after="0"/>
        <w:jc w:val="both"/>
      </w:pPr>
    </w:p>
    <w:p w14:paraId="7A80923E" w14:textId="08CB5FC2" w:rsidR="00F06AF0" w:rsidRDefault="00FA4A34" w:rsidP="00B047A3">
      <w:pPr>
        <w:autoSpaceDE w:val="0"/>
        <w:autoSpaceDN w:val="0"/>
        <w:adjustRightInd w:val="0"/>
        <w:spacing w:after="0"/>
        <w:jc w:val="both"/>
      </w:pPr>
      <w:r>
        <w:t>Feature discrimination task performance was evaluated using feature-discrimination functions. A feature-discrimination function defined the relationship between the pedestal intensity (</w:t>
      </w:r>
      <w:proofErr w:type="spellStart"/>
      <w:r>
        <w:t>i</w:t>
      </w:r>
      <w:proofErr w:type="spellEnd"/>
      <w:r>
        <w:t>) and the increment in intensity (</w:t>
      </w:r>
      <w:proofErr w:type="spellStart"/>
      <w:r>
        <w:t>deltai</w:t>
      </w:r>
      <w:proofErr w:type="spellEnd"/>
      <w:r>
        <w:t>) required to obtain threshold-level performance. Feature-discrimination functions were computed separately for contrast and motion coherence. For each condition a maximum-likelihood procedure</w:t>
      </w:r>
      <w:r w:rsidR="006E7177">
        <w:t xml:space="preserve"> </w:t>
      </w:r>
      <w:r w:rsidR="006E7177">
        <w:fldChar w:fldCharType="begin"/>
      </w:r>
      <w:r w:rsidR="006E7177">
        <w:instrText xml:space="preserve"> ADDIN ZOTERO_ITEM CSL_CITATION {"citationID":"216vrpgh8d","properties":{"formattedCitation":"(Wichmann &amp; Hill, 2001)","plainCitation":"(Wichmann &amp; Hill, 2001)"},"citationItems":[{"id":413,"uris":["http://zotero.org/users/2176449/items/ZW58RCP6"],"uri":["http://zotero.org/users/2176449/items/ZW58RCP6"],"itemData":{"id":413,"type":"article-journal","title":"The psychometric function I: Fitting, sampling, and goodness of fit.","container-title":"Perception &amp; Psychophysics","author":[{"family":"Wichmann","given":"Felix A."},{"family":"Hill","given":"N. Jeremy"}],"issued":{"date-parts":[["2001"]]}}}],"schema":"https://github.com/citation-style-language/schema/raw/master/csl-citation.json"} </w:instrText>
      </w:r>
      <w:r w:rsidR="006E7177">
        <w:fldChar w:fldCharType="separate"/>
      </w:r>
      <w:r w:rsidR="006E7177">
        <w:rPr>
          <w:noProof/>
        </w:rPr>
        <w:t>(Wichmann &amp; Hill, 2001)</w:t>
      </w:r>
      <w:r w:rsidR="006E7177">
        <w:fldChar w:fldCharType="end"/>
      </w:r>
      <w:r w:rsidR="006E7177">
        <w:t xml:space="preserve"> was used to fit subject responses to a </w:t>
      </w:r>
      <w:proofErr w:type="spellStart"/>
      <w:r w:rsidR="006E7177">
        <w:t>Weibull</w:t>
      </w:r>
      <w:proofErr w:type="spellEnd"/>
      <w:r w:rsidR="006E7177">
        <w:t xml:space="preserve"> function </w:t>
      </w:r>
      <w:r w:rsidR="006E7177">
        <w:fldChar w:fldCharType="begin"/>
      </w:r>
      <w:r w:rsidR="006E7177">
        <w:instrText xml:space="preserve"> ADDIN ZOTERO_ITEM CSL_CITATION {"citationID":"me2tse9bl","properties":{"formattedCitation":"(Weibull, 1951)","plainCitation":"(Weibull, 1951)"},"citationItems":[{"id":415,"uris":["http://zotero.org/users/2176449/items/N9PQZ32Q"],"uri":["http://zotero.org/users/2176449/items/N9PQZ32Q"],"itemData":{"id":415,"type":"article-journal","title":"A Statistical Distribution Function of Wide Applicability","container-title":"Journal of Applied Mechanics","author":[{"family":"Weibull","given":"Waloddi"}],"issued":{"date-parts":[["1951"]]}}}],"schema":"https://github.com/citation-style-language/schema/raw/master/csl-citation.json"} </w:instrText>
      </w:r>
      <w:r w:rsidR="006E7177">
        <w:fldChar w:fldCharType="separate"/>
      </w:r>
      <w:r w:rsidR="006E7177">
        <w:rPr>
          <w:noProof/>
        </w:rPr>
        <w:t>(Weibull, 1951)</w:t>
      </w:r>
      <w:r w:rsidR="006E7177">
        <w:fldChar w:fldCharType="end"/>
      </w:r>
      <w:r w:rsidR="006E7177">
        <w:t>:</w:t>
      </w:r>
    </w:p>
    <w:p w14:paraId="1B46DE50" w14:textId="77777777" w:rsidR="006E7177" w:rsidRDefault="006E7177" w:rsidP="00B047A3">
      <w:pPr>
        <w:autoSpaceDE w:val="0"/>
        <w:autoSpaceDN w:val="0"/>
        <w:adjustRightInd w:val="0"/>
        <w:spacing w:after="0"/>
        <w:jc w:val="both"/>
      </w:pPr>
    </w:p>
    <w:p w14:paraId="7D255965" w14:textId="66CABB40" w:rsidR="006E7177" w:rsidRDefault="006E7177" w:rsidP="00B047A3">
      <w:pPr>
        <w:autoSpaceDE w:val="0"/>
        <w:autoSpaceDN w:val="0"/>
        <w:adjustRightInd w:val="0"/>
        <w:spacing w:after="0"/>
        <w:jc w:val="both"/>
      </w:pPr>
      <w:proofErr w:type="gramStart"/>
      <w:r>
        <w:t>p</w:t>
      </w:r>
      <w:proofErr w:type="gramEnd"/>
      <w:r>
        <w:t xml:space="preserve"> (c ) = ….</w:t>
      </w:r>
    </w:p>
    <w:p w14:paraId="41AEB7B7" w14:textId="77777777" w:rsidR="006E7177" w:rsidRDefault="006E7177" w:rsidP="00B047A3">
      <w:pPr>
        <w:autoSpaceDE w:val="0"/>
        <w:autoSpaceDN w:val="0"/>
        <w:adjustRightInd w:val="0"/>
        <w:spacing w:after="0"/>
        <w:jc w:val="both"/>
      </w:pPr>
    </w:p>
    <w:p w14:paraId="74E28C4A" w14:textId="7DA7F081" w:rsidR="00B31615" w:rsidRDefault="006E7177" w:rsidP="00B047A3">
      <w:pPr>
        <w:autoSpaceDE w:val="0"/>
        <w:autoSpaceDN w:val="0"/>
        <w:adjustRightInd w:val="0"/>
        <w:spacing w:after="0"/>
        <w:jc w:val="both"/>
      </w:pPr>
      <w:r>
        <w:t xml:space="preserve">Where </w:t>
      </w:r>
      <w:proofErr w:type="gramStart"/>
      <w:r>
        <w:t>p(</w:t>
      </w:r>
      <w:proofErr w:type="gramEnd"/>
      <w:r>
        <w:t xml:space="preserve">delta </w:t>
      </w:r>
      <w:proofErr w:type="spellStart"/>
      <w:r>
        <w:t>i</w:t>
      </w:r>
      <w:proofErr w:type="spellEnd"/>
      <w:r>
        <w:t xml:space="preserve">) is the probability of being correct given an intensity increment of delta I, lambda is the lapse rate, epsilon is the delta I for which the probability correct reaches 63% of the difference between chance and maximal performance, and m is the slope of the psychometric function. Subjects performed on average </w:t>
      </w:r>
      <w:r w:rsidR="00995AE6">
        <w:t xml:space="preserve">X psychometric functions with X trials each. A minimum of 50 trials were allowed per function, sufficient to estimate the discrimination threshold accurately </w:t>
      </w:r>
      <w:r w:rsidR="00995AE6">
        <w:fldChar w:fldCharType="begin"/>
      </w:r>
      <w:r w:rsidR="00995AE6">
        <w:instrText xml:space="preserve"> ADDIN ZOTERO_ITEM CSL_CITATION {"citationID":"27m5o575d8","properties":{"formattedCitation":"(Kontsevich &amp; Tyler, 1999)","plainCitation":"(Kontsevich &amp; Tyler, 1999)"},"citationItems":[{"id":367,"uris":["http://zotero.org/users/2176449/items/8TERFZ55"],"uri":["http://zotero.org/users/2176449/items/8TERFZ55"],"itemData":{"id":367,"type":"article-journal","title":"Bayesian adaptive estimation of psychometric slope and threshold","container-title":"Vision research","page":"2729–2737","volume":"39","issue":"16","source":"Google Scholar","author":[{"family":"Kontsevich","given":"Leonid L."},{"family":"Tyler","given":"Christopher W."}],"issued":{"date-parts":[["1999"]]},"accessed":{"date-parts":[["2015",4,23]]}}}],"schema":"https://github.com/citation-style-language/schema/raw/master/csl-citation.json"} </w:instrText>
      </w:r>
      <w:r w:rsidR="00995AE6">
        <w:fldChar w:fldCharType="separate"/>
      </w:r>
      <w:r w:rsidR="00995AE6">
        <w:rPr>
          <w:noProof/>
        </w:rPr>
        <w:t>(Kontsevich &amp; Tyler, 1999)</w:t>
      </w:r>
      <w:r w:rsidR="00995AE6">
        <w:fldChar w:fldCharType="end"/>
      </w:r>
      <w:r w:rsidR="00995AE6">
        <w:t>. By running multiple staircases we were able to</w:t>
      </w:r>
      <w:r w:rsidR="00B31615">
        <w:t xml:space="preserve"> compute the variability of these functions across runs.</w:t>
      </w:r>
    </w:p>
    <w:p w14:paraId="3CDF2F34" w14:textId="6A710E16" w:rsidR="00B31615" w:rsidRPr="00F06AF0" w:rsidRDefault="00B31615" w:rsidP="00B047A3">
      <w:pPr>
        <w:autoSpaceDE w:val="0"/>
        <w:autoSpaceDN w:val="0"/>
        <w:adjustRightInd w:val="0"/>
        <w:spacing w:after="0"/>
        <w:jc w:val="both"/>
      </w:pPr>
      <w:r>
        <w:t>For each participant we estimated</w:t>
      </w:r>
      <w:r w:rsidRPr="00F06AF0">
        <w:t xml:space="preserve"> </w:t>
      </w:r>
      <w:proofErr w:type="gramStart"/>
      <w:r>
        <w:t>their</w:t>
      </w:r>
      <w:proofErr w:type="gramEnd"/>
      <w:r>
        <w:t xml:space="preserve"> discrimination functions for control runs, task cued trials, and task miscued trials.  </w:t>
      </w:r>
    </w:p>
    <w:p w14:paraId="09614893" w14:textId="77777777" w:rsidR="00082755" w:rsidRDefault="00082755" w:rsidP="00B047A3">
      <w:pPr>
        <w:autoSpaceDE w:val="0"/>
        <w:autoSpaceDN w:val="0"/>
        <w:adjustRightInd w:val="0"/>
        <w:spacing w:after="0"/>
        <w:jc w:val="both"/>
      </w:pPr>
    </w:p>
    <w:p w14:paraId="636F4570" w14:textId="38022059" w:rsidR="00082755" w:rsidRDefault="00082755" w:rsidP="00B047A3">
      <w:pPr>
        <w:autoSpaceDE w:val="0"/>
        <w:autoSpaceDN w:val="0"/>
        <w:adjustRightInd w:val="0"/>
        <w:spacing w:after="0"/>
        <w:jc w:val="both"/>
        <w:rPr>
          <w:b/>
        </w:rPr>
      </w:pPr>
      <w:r>
        <w:rPr>
          <w:b/>
        </w:rPr>
        <w:t>MRI Acquisition and Preprocessing</w:t>
      </w:r>
    </w:p>
    <w:p w14:paraId="20418680" w14:textId="77777777" w:rsidR="00447F0D" w:rsidRDefault="00447F0D" w:rsidP="00B047A3">
      <w:pPr>
        <w:autoSpaceDE w:val="0"/>
        <w:autoSpaceDN w:val="0"/>
        <w:adjustRightInd w:val="0"/>
        <w:spacing w:after="0"/>
        <w:jc w:val="both"/>
        <w:rPr>
          <w:b/>
        </w:rPr>
      </w:pPr>
    </w:p>
    <w:p w14:paraId="0CD1B0B9" w14:textId="0BE442AD" w:rsidR="00447F0D" w:rsidRDefault="00447F0D" w:rsidP="00B047A3">
      <w:pPr>
        <w:autoSpaceDE w:val="0"/>
        <w:autoSpaceDN w:val="0"/>
        <w:adjustRightInd w:val="0"/>
        <w:spacing w:after="0"/>
        <w:jc w:val="both"/>
      </w:pPr>
      <w:r>
        <w:t xml:space="preserve">MRI data were acquired on a GE Discovery MR 750 on a Nova Medical 32ch head coil. Retinotopy experiments were collected on a Nova Medical 16ch visual array. </w:t>
      </w:r>
      <w:r w:rsidR="00396CB1">
        <w:t>For each subject we acquired a high-resolution 3D anatomical image (“canonical anatomy”) which was segmented via FREESURFER (</w:t>
      </w:r>
      <w:r w:rsidR="00396CB1">
        <w:rPr>
          <w:rFonts w:ascii="TimesNewRoman" w:hAnsi="TimesNewRoman" w:cs="TimesNewRoman"/>
          <w:color w:val="00009B"/>
          <w:sz w:val="23"/>
          <w:szCs w:val="23"/>
        </w:rPr>
        <w:t>http://surfer.nmr.mgh.harvard.edu</w:t>
      </w:r>
      <w:r w:rsidR="00396CB1">
        <w:rPr>
          <w:rFonts w:ascii="TimesNewRoman" w:hAnsi="TimesNewRoman" w:cs="TimesNewRoman"/>
          <w:color w:val="000000"/>
          <w:sz w:val="23"/>
          <w:szCs w:val="23"/>
        </w:rPr>
        <w:t>)</w:t>
      </w:r>
      <w:r w:rsidR="00396CB1">
        <w:t xml:space="preserve"> to generate white matter and gray matter segmentation </w:t>
      </w:r>
      <w:r w:rsidR="00396CB1">
        <w:fldChar w:fldCharType="begin"/>
      </w:r>
      <w:r w:rsidR="006E7177">
        <w:instrText xml:space="preserve"> ADDIN ZOTERO_ITEM CSL_CITATION {"citationID":"1m1p919pu3","properties":{"formattedCitation":"(Dale, Fischl, &amp; Sereno, 1999)","plainCitation":"(Dale, Fischl, &amp; Sereno, 1999)"},"citationItems":[{"id":404,"uris":["http://zotero.org/users/2176449/items/ZWM9FG5B"],"uri":["http://zotero.org/users/2176449/items/ZWM9FG5B"],"itemData":{"id":404,"type":"article-journal","title":"Cortical surface-based analysis: I. Segmentation and surface reconstruction","container-title":"Neuroimage","page":"179–194","volume":"9","issue":"2","source":"Google Scholar","shortTitle":"Cortical surface-based analysis","author":[{"family":"Dale","given":"Anders M."},{"family":"Fischl","given":"Bruce"},{"family":"Sereno","given":"Martin I."}],"issued":{"date-parts":[["1999"]]},"accessed":{"date-parts":[["2015",5,26]]}}}],"schema":"https://github.com/citation-style-language/schema/raw/master/csl-citation.json"} </w:instrText>
      </w:r>
      <w:r w:rsidR="00396CB1">
        <w:fldChar w:fldCharType="separate"/>
      </w:r>
      <w:r w:rsidR="00396CB1" w:rsidRPr="00396CB1">
        <w:rPr>
          <w:rFonts w:ascii="Calibri" w:hAnsi="Calibri"/>
        </w:rPr>
        <w:t>(Dale, Fischl, &amp; Sereno, 1999)</w:t>
      </w:r>
      <w:r w:rsidR="00396CB1">
        <w:fldChar w:fldCharType="end"/>
      </w:r>
      <w:r w:rsidR="00396CB1">
        <w:t xml:space="preserve">. We collected a single T1-weighted image (MPRAGE </w:t>
      </w:r>
      <w:proofErr w:type="gramStart"/>
      <w:r w:rsidR="00396CB1">
        <w:t>TR ?</w:t>
      </w:r>
      <w:proofErr w:type="gramEnd"/>
      <w:r w:rsidR="00396CB1">
        <w:t xml:space="preserve">?, TI ??, TE ??, FA ??, voxel size ??, matrix ??. Regions of interest were drawn on flattened representations of the cortical surface including the visual areas and the motion sensitive regions that defined </w:t>
      </w:r>
      <w:proofErr w:type="spellStart"/>
      <w:r w:rsidR="00396CB1">
        <w:t>hMT</w:t>
      </w:r>
      <w:proofErr w:type="spellEnd"/>
      <w:r w:rsidR="00396CB1">
        <w:t>+. These regions of interest were constrained to voxels that intersected the gray matter. Analyses were conducted on original untransformed data while flattened representations were used for visualization.</w:t>
      </w:r>
    </w:p>
    <w:p w14:paraId="01003727" w14:textId="77777777" w:rsidR="008B77C3" w:rsidRDefault="008B77C3" w:rsidP="00B047A3">
      <w:pPr>
        <w:autoSpaceDE w:val="0"/>
        <w:autoSpaceDN w:val="0"/>
        <w:adjustRightInd w:val="0"/>
        <w:spacing w:after="0"/>
        <w:jc w:val="both"/>
      </w:pPr>
    </w:p>
    <w:p w14:paraId="1C9AD7C8" w14:textId="0BC79931" w:rsidR="008B77C3" w:rsidRPr="00447F0D" w:rsidRDefault="008B77C3" w:rsidP="00B047A3">
      <w:pPr>
        <w:autoSpaceDE w:val="0"/>
        <w:autoSpaceDN w:val="0"/>
        <w:adjustRightInd w:val="0"/>
        <w:spacing w:after="0"/>
        <w:jc w:val="both"/>
      </w:pPr>
      <w:r>
        <w:t xml:space="preserve">Each functional </w:t>
      </w:r>
      <w:r w:rsidR="00995AE6">
        <w:t>experimental session</w:t>
      </w:r>
      <w:r>
        <w:t xml:space="preserve"> consisted of a lower resolution T1-weighted image (“session anatomy”) (????) and multiple T2*-weighted functional scans</w:t>
      </w:r>
      <w:r w:rsidR="00995AE6">
        <w:t xml:space="preserve"> (multiband 8,</w:t>
      </w:r>
      <w:r w:rsidR="00655899">
        <w:t xml:space="preserve"> TR 500 </w:t>
      </w:r>
      <w:proofErr w:type="spellStart"/>
      <w:r w:rsidR="00655899">
        <w:t>ms</w:t>
      </w:r>
      <w:proofErr w:type="spellEnd"/>
      <w:r w:rsidR="00655899">
        <w:t xml:space="preserve">, TE 30 </w:t>
      </w:r>
      <w:proofErr w:type="spellStart"/>
      <w:r w:rsidR="00655899">
        <w:t>ms</w:t>
      </w:r>
      <w:proofErr w:type="spellEnd"/>
      <w:r w:rsidR="00655899">
        <w:t xml:space="preserve">, flip </w:t>
      </w:r>
      <w:proofErr w:type="gramStart"/>
      <w:r w:rsidR="00655899">
        <w:t>angle ?</w:t>
      </w:r>
      <w:proofErr w:type="gramEnd"/>
      <w:r w:rsidR="00655899">
        <w:t>?,</w:t>
      </w:r>
      <w:r w:rsidR="00995AE6">
        <w:t xml:space="preserve"> voxel size 2.5 x 2.5 x 2.5 mm, matrix 88 x 88)</w:t>
      </w:r>
      <w:r>
        <w:t xml:space="preserve">. An automated procedure was used to find the best affine transform to align the session and canonical anatomy </w:t>
      </w:r>
      <w:r>
        <w:fldChar w:fldCharType="begin"/>
      </w:r>
      <w:r w:rsidR="006E7177">
        <w:instrText xml:space="preserve"> ADDIN ZOTERO_ITEM CSL_CITATION {"citationID":"sc57gksds","properties":{"formattedCitation":"(Nestares &amp; Heeger, 2000)","plainCitation":"(Nestares &amp; Heeger, 2000)"},"citationItems":[{"id":401,"uris":["http://zotero.org/users/2176449/items/CTDCEBPK"],"uri":["http://zotero.org/users/2176449/items/CTDCEBPK"],"itemData":{"id":401,"type":"article-journal","title":"Robust multiresolution alignment of MRI brain volumes","container-title":"Magnetic Resonance in Medicine","page":"705–715","volume":"43","issue":"5","source":"Google Scholar","author":[{"family":"Nestares","given":"Oscar"},{"family":"Heeger","given":"David J."}],"issued":{"date-parts":[["2000"]]},"accessed":{"date-parts":[["2015",5,26]]}}}],"schema":"https://github.com/citation-style-language/schema/raw/master/csl-citation.json"} </w:instrText>
      </w:r>
      <w:r>
        <w:fldChar w:fldCharType="separate"/>
      </w:r>
      <w:r w:rsidRPr="008B77C3">
        <w:rPr>
          <w:rFonts w:ascii="Calibri" w:hAnsi="Calibri"/>
        </w:rPr>
        <w:t>(Nestares &amp; Heeger, 2000)</w:t>
      </w:r>
      <w:r>
        <w:fldChar w:fldCharType="end"/>
      </w:r>
      <w:r>
        <w:t>. The functional scans were aligned to the session anatomy directly using the coordinates measured by the scanner.</w:t>
      </w:r>
      <w:r w:rsidR="00995AE6">
        <w:t xml:space="preserve"> </w:t>
      </w:r>
      <w:proofErr w:type="spellStart"/>
      <w:r w:rsidR="00655899">
        <w:t>Retinotopic</w:t>
      </w:r>
      <w:proofErr w:type="spellEnd"/>
      <w:r w:rsidR="00655899">
        <w:t xml:space="preserve"> mapping was performed using a T2*-weighted functional scan (multiband 2, TR 1400 </w:t>
      </w:r>
      <w:proofErr w:type="spellStart"/>
      <w:r w:rsidR="00655899">
        <w:t>ms</w:t>
      </w:r>
      <w:proofErr w:type="spellEnd"/>
      <w:r w:rsidR="00655899">
        <w:t xml:space="preserve">, TE 30 </w:t>
      </w:r>
      <w:proofErr w:type="spellStart"/>
      <w:r w:rsidR="00655899">
        <w:t>ms</w:t>
      </w:r>
      <w:proofErr w:type="spellEnd"/>
      <w:r w:rsidR="00655899">
        <w:t xml:space="preserve">, flip </w:t>
      </w:r>
      <w:proofErr w:type="gramStart"/>
      <w:r w:rsidR="00655899">
        <w:t>angle ?</w:t>
      </w:r>
      <w:proofErr w:type="gramEnd"/>
      <w:r w:rsidR="00655899">
        <w:t xml:space="preserve">?, voxel size 2.5 x 2.5 x 2.5 mm, matrix size). </w:t>
      </w:r>
      <w:r w:rsidR="00995AE6">
        <w:t xml:space="preserve">Oblique slices were chosen to maximally cover the occipital visual areas, approximately perpendicular to the </w:t>
      </w:r>
      <w:proofErr w:type="spellStart"/>
      <w:r w:rsidR="00995AE6">
        <w:t>calcarine</w:t>
      </w:r>
      <w:proofErr w:type="spellEnd"/>
      <w:r w:rsidR="00995AE6">
        <w:t xml:space="preserve"> sulcus. For all subjects our functional sequences </w:t>
      </w:r>
      <w:r w:rsidR="00C64369">
        <w:t>achieved</w:t>
      </w:r>
      <w:r w:rsidR="00995AE6">
        <w:t xml:space="preserve"> full brain coverage.</w:t>
      </w:r>
    </w:p>
    <w:p w14:paraId="449FB8DE" w14:textId="77777777" w:rsidR="00082755" w:rsidRDefault="00082755" w:rsidP="00B047A3">
      <w:pPr>
        <w:autoSpaceDE w:val="0"/>
        <w:autoSpaceDN w:val="0"/>
        <w:adjustRightInd w:val="0"/>
        <w:spacing w:after="0"/>
        <w:jc w:val="both"/>
      </w:pPr>
    </w:p>
    <w:p w14:paraId="021C321E" w14:textId="7A951A17" w:rsidR="00447F0D" w:rsidRDefault="00447F0D" w:rsidP="00B047A3">
      <w:pPr>
        <w:autoSpaceDE w:val="0"/>
        <w:autoSpaceDN w:val="0"/>
        <w:adjustRightInd w:val="0"/>
        <w:spacing w:after="0"/>
        <w:jc w:val="both"/>
      </w:pPr>
      <w:proofErr w:type="gramStart"/>
      <w:r>
        <w:t>fMRI</w:t>
      </w:r>
      <w:proofErr w:type="gramEnd"/>
      <w:r>
        <w:t xml:space="preserve"> images were analyzed th</w:t>
      </w:r>
      <w:r w:rsidR="00D940DA">
        <w:t xml:space="preserve">rough a pipeline using </w:t>
      </w:r>
      <w:proofErr w:type="spellStart"/>
      <w:r w:rsidR="00D940DA">
        <w:t>mrTools</w:t>
      </w:r>
      <w:proofErr w:type="spellEnd"/>
      <w:r w:rsidR="00D940DA">
        <w:t>.</w:t>
      </w:r>
    </w:p>
    <w:p w14:paraId="3E8401E1" w14:textId="77777777" w:rsidR="00082755" w:rsidRPr="00082755" w:rsidRDefault="00082755" w:rsidP="00B047A3">
      <w:pPr>
        <w:autoSpaceDE w:val="0"/>
        <w:autoSpaceDN w:val="0"/>
        <w:adjustRightInd w:val="0"/>
        <w:spacing w:after="0"/>
        <w:jc w:val="both"/>
      </w:pPr>
    </w:p>
    <w:p w14:paraId="6A5DDEF9" w14:textId="77777777" w:rsidR="00F428E6" w:rsidRDefault="00F428E6" w:rsidP="00B047A3">
      <w:pPr>
        <w:autoSpaceDE w:val="0"/>
        <w:autoSpaceDN w:val="0"/>
        <w:adjustRightInd w:val="0"/>
        <w:spacing w:after="0"/>
        <w:jc w:val="both"/>
      </w:pPr>
    </w:p>
    <w:p w14:paraId="2E3FF769" w14:textId="133D5085" w:rsidR="00F428E6" w:rsidRDefault="004B5EE0" w:rsidP="00B047A3">
      <w:pPr>
        <w:autoSpaceDE w:val="0"/>
        <w:autoSpaceDN w:val="0"/>
        <w:adjustRightInd w:val="0"/>
        <w:spacing w:after="0"/>
        <w:jc w:val="both"/>
        <w:rPr>
          <w:b/>
        </w:rPr>
      </w:pPr>
      <w:proofErr w:type="spellStart"/>
      <w:r>
        <w:rPr>
          <w:b/>
        </w:rPr>
        <w:t>Retinotopy</w:t>
      </w:r>
      <w:proofErr w:type="spellEnd"/>
    </w:p>
    <w:p w14:paraId="0B0328B5" w14:textId="77777777" w:rsidR="004B5EE0" w:rsidRDefault="004B5EE0" w:rsidP="00B047A3">
      <w:pPr>
        <w:autoSpaceDE w:val="0"/>
        <w:autoSpaceDN w:val="0"/>
        <w:adjustRightInd w:val="0"/>
        <w:spacing w:after="0"/>
        <w:jc w:val="both"/>
      </w:pPr>
    </w:p>
    <w:p w14:paraId="3246AA9A" w14:textId="14AA71C8" w:rsidR="004B5EE0" w:rsidRDefault="004B5EE0" w:rsidP="00B047A3">
      <w:pPr>
        <w:autoSpaceDE w:val="0"/>
        <w:autoSpaceDN w:val="0"/>
        <w:adjustRightInd w:val="0"/>
        <w:spacing w:after="0"/>
        <w:jc w:val="both"/>
      </w:pPr>
      <w:r>
        <w:t xml:space="preserve">Visual fields were determined based on a </w:t>
      </w:r>
      <w:proofErr w:type="spellStart"/>
      <w:r>
        <w:t>retinotopy</w:t>
      </w:r>
      <w:proofErr w:type="spellEnd"/>
      <w:r>
        <w:t xml:space="preserve"> performed in a separate scanning session. High-contrast radial checkerboard patterns were presented either as an expanding or contracting ring or a 90* rotating wedge. Each scan consisted of 10.5 cycles (24 s per cycle) of the ring expanding/contracting or the wedge completing a full rotation with a sampling rate of 17 volumes per cycle (178 volumes per scan). In addition four </w:t>
      </w:r>
      <w:r w:rsidR="00E138DF">
        <w:t xml:space="preserve">presentations of a sweeping bar stimulus were made. </w:t>
      </w:r>
      <w:r>
        <w:t>Each session therefore consisted of two scans of the ring stimulus</w:t>
      </w:r>
      <w:r w:rsidR="00E138DF">
        <w:t xml:space="preserve"> (one expanding, one contracting), four scans of the wedge stimulus (two each clockwise and counter-clockwise), and four scans of the bar stimulus. A generative model of voxel responses (the Population Receptive Field model</w:t>
      </w:r>
      <w:proofErr w:type="gramStart"/>
      <w:r w:rsidR="00E138DF">
        <w:t>, ?</w:t>
      </w:r>
      <w:proofErr w:type="gramEnd"/>
      <w:r w:rsidR="00E138DF">
        <w:t xml:space="preserve">?) was fit to each voxel, identifying the Gaussian response field parameters that best fit the recorded response data. Visual fields were then defined according to published criteria. </w:t>
      </w:r>
    </w:p>
    <w:p w14:paraId="3B0D9F89" w14:textId="77777777" w:rsidR="00100AB7" w:rsidRDefault="00100AB7" w:rsidP="00B047A3">
      <w:pPr>
        <w:autoSpaceDE w:val="0"/>
        <w:autoSpaceDN w:val="0"/>
        <w:adjustRightInd w:val="0"/>
        <w:spacing w:after="0"/>
        <w:jc w:val="both"/>
      </w:pPr>
    </w:p>
    <w:p w14:paraId="14AE12C7" w14:textId="7513251F" w:rsidR="00100AB7" w:rsidRDefault="00100AB7" w:rsidP="00B047A3">
      <w:pPr>
        <w:autoSpaceDE w:val="0"/>
        <w:autoSpaceDN w:val="0"/>
        <w:adjustRightInd w:val="0"/>
        <w:spacing w:after="0"/>
        <w:jc w:val="both"/>
      </w:pPr>
      <w:r>
        <w:rPr>
          <w:b/>
        </w:rPr>
        <w:t>Functional Motion Localizer</w:t>
      </w:r>
    </w:p>
    <w:p w14:paraId="7A840561" w14:textId="77777777" w:rsidR="00100AB7" w:rsidRDefault="00100AB7" w:rsidP="00B047A3">
      <w:pPr>
        <w:autoSpaceDE w:val="0"/>
        <w:autoSpaceDN w:val="0"/>
        <w:adjustRightInd w:val="0"/>
        <w:spacing w:after="0"/>
        <w:jc w:val="both"/>
      </w:pPr>
    </w:p>
    <w:p w14:paraId="35CF4277" w14:textId="6CFA565E" w:rsidR="00100AB7" w:rsidRPr="00100AB7" w:rsidRDefault="00100AB7" w:rsidP="00B047A3">
      <w:pPr>
        <w:autoSpaceDE w:val="0"/>
        <w:autoSpaceDN w:val="0"/>
        <w:adjustRightInd w:val="0"/>
        <w:spacing w:after="0"/>
        <w:jc w:val="both"/>
      </w:pPr>
      <w:r>
        <w:t xml:space="preserve">In addition to </w:t>
      </w:r>
      <w:proofErr w:type="spellStart"/>
      <w:r>
        <w:t>retinotopic</w:t>
      </w:r>
      <w:proofErr w:type="spellEnd"/>
      <w:r>
        <w:t xml:space="preserve"> mapping of the visual field we identified regions that were responsive to optic flow motion with a functional localizer sequence. This localizer sequences oscillates every 12 s between an optic flow stimulus (with direction reversals every 0.5 s) and a noisy motion stimulus, where each optic flow dot’s motion vector in 3-d space is rotated randomly on each frame. We identified </w:t>
      </w:r>
      <w:proofErr w:type="spellStart"/>
      <w:r>
        <w:t>hMT</w:t>
      </w:r>
      <w:proofErr w:type="spellEnd"/>
      <w:r>
        <w:t xml:space="preserve">+ in our </w:t>
      </w:r>
      <w:proofErr w:type="spellStart"/>
      <w:r>
        <w:t>retinotopic</w:t>
      </w:r>
      <w:proofErr w:type="spellEnd"/>
      <w:r>
        <w:t xml:space="preserve"> maps via established procedures </w:t>
      </w:r>
      <w:r>
        <w:fldChar w:fldCharType="begin"/>
      </w:r>
      <w:r>
        <w:instrText xml:space="preserve"> ADDIN ZOTERO_ITEM CSL_CITATION {"citationID":"nqivim5pn","properties":{"formattedCitation":"(Wandell, Dumoulin, &amp; Brewer, 2007)","plainCitation":"(Wandell, Dumoulin, &amp; Brewer, 2007)"},"citationItems":[{"id":419,"uris":["http://zotero.org/users/2176449/items/B9MB4ZZB"],"uri":["http://zotero.org/users/2176449/items/B9MB4ZZB"],"itemData":{"id":419,"type":"article-journal","title":"Visual Field Maps in Human Cortex","container-title":"Neuron","page":"366-383","volume":"56","issue":"2","source":"CrossRef","DOI":"10.1016/j.neuron.2007.10.012","ISSN":"08966273","language":"en","author":[{"family":"Wandell","given":"Brian A."},{"family":"Dumoulin","given":"Serge O."},{"family":"Brewer","given":"Alyssa A."}],"issued":{"date-parts":[["2007",10]]},"accessed":{"date-parts":[["2015",5,28]]}}}],"schema":"https://github.com/citation-style-language/schema/raw/master/csl-citation.json"} </w:instrText>
      </w:r>
      <w:r>
        <w:fldChar w:fldCharType="separate"/>
      </w:r>
      <w:r>
        <w:rPr>
          <w:noProof/>
        </w:rPr>
        <w:t>(Wandell, Dumoulin, &amp; Brewer, 2007)</w:t>
      </w:r>
      <w:r>
        <w:fldChar w:fldCharType="end"/>
      </w:r>
      <w:r>
        <w:t xml:space="preserve">, as well as with our functional localizer and found significant overlap between voxels identified with each procedure. </w:t>
      </w:r>
      <w:r w:rsidR="00E451CB">
        <w:t xml:space="preserve">See Figure X for additional information. </w:t>
      </w:r>
    </w:p>
    <w:p w14:paraId="0B941F88" w14:textId="77777777" w:rsidR="00F428E6" w:rsidRDefault="00F428E6" w:rsidP="00B047A3">
      <w:pPr>
        <w:autoSpaceDE w:val="0"/>
        <w:autoSpaceDN w:val="0"/>
        <w:adjustRightInd w:val="0"/>
        <w:spacing w:after="0"/>
        <w:jc w:val="both"/>
      </w:pPr>
    </w:p>
    <w:p w14:paraId="148DF23C" w14:textId="2492AEFB" w:rsidR="00DA2F70" w:rsidRDefault="00DA2F70" w:rsidP="00B047A3">
      <w:pPr>
        <w:autoSpaceDE w:val="0"/>
        <w:autoSpaceDN w:val="0"/>
        <w:adjustRightInd w:val="0"/>
        <w:spacing w:after="0"/>
        <w:jc w:val="both"/>
      </w:pPr>
      <w:r>
        <w:rPr>
          <w:b/>
        </w:rPr>
        <w:t>Feature-response Functions</w:t>
      </w:r>
    </w:p>
    <w:p w14:paraId="2A4F9C17" w14:textId="3C71594C" w:rsidR="00DA2F70" w:rsidRDefault="00DA2F70" w:rsidP="00B047A3">
      <w:pPr>
        <w:autoSpaceDE w:val="0"/>
        <w:autoSpaceDN w:val="0"/>
        <w:adjustRightInd w:val="0"/>
        <w:spacing w:after="0"/>
        <w:jc w:val="both"/>
      </w:pPr>
      <w:r>
        <w:tab/>
      </w:r>
    </w:p>
    <w:p w14:paraId="4B23EE14" w14:textId="79795F49" w:rsidR="00DA2F70" w:rsidRPr="00DA2F70" w:rsidRDefault="00DA2F70" w:rsidP="00B047A3">
      <w:pPr>
        <w:autoSpaceDE w:val="0"/>
        <w:autoSpaceDN w:val="0"/>
        <w:adjustRightInd w:val="0"/>
        <w:spacing w:after="0"/>
        <w:jc w:val="both"/>
      </w:pPr>
      <w:r>
        <w:lastRenderedPageBreak/>
        <w:tab/>
        <w:t xml:space="preserve">To compute the feature-response functions, a </w:t>
      </w:r>
      <w:proofErr w:type="spellStart"/>
      <w:r>
        <w:t>deconvolution</w:t>
      </w:r>
      <w:proofErr w:type="spellEnd"/>
      <w:r>
        <w:t xml:space="preserve"> analysis (for details see: </w:t>
      </w:r>
      <w:r>
        <w:fldChar w:fldCharType="begin"/>
      </w:r>
      <w:r>
        <w:instrText xml:space="preserve"> ADDIN ZOTERO_ITEM CSL_CITATION {"citationID":"18ku6g6lu0","properties":{"formattedCitation":"(Gardner et al., 2005)","plainCitation":"(Gardner et al., 2005)"},"citationItems":[{"id":145,"uris":["http://zotero.org/users/2176449/items/S9R5DEI7"],"uri":["http://zotero.org/users/2176449/items/S9R5DEI7"],"itemData":{"id":145,"type":"article-journal","title":"Contrast adaptation and representation in human early visual cortex.","container-title":"Neuron","page":"607-20","volume":"47","issue":"4","abstract":"The human visual system can distinguish variations in image contrast over a much larger range than measurements of the static relationship between contrast and response in visual cortex would suggest. This discrepancy may be explained if adaptation serves to re-center contrast response functions around the ambient contrast, yet experiments on humans have yet to report such an effect. By using event-related fMRI and a data-driven analysis approach, we found that contrast response functions in V1, V2, and V3 shift to approximately center on the adapting contrast. Furthermore, we discovered that, unlike earlier areas, human V4 (hV4) responds positively to contrast changes, whether increments or decrements, suggesting that hV4 does not faithfully represent contrast, but instead responds to salient changes. These findings suggest that the visual system discounts slow uninformative changes in contrast with adaptation, yet remains exquisitely sensitive to changes that may signal important events in the environment.","DOI":"10.1016/j.neuron.2005.07.016","author":[{"family":"Gardner","given":"Justin L"},{"family":"Sun","given":"Pei"},{"family":"Waggoner","given":"R Allen"},{"family":"Ueno","given":"Kenichi"},{"family":"Tanaka","given":"Keiji"},{"family":"Cheng","given":"Kang"}],"issued":{"date-parts":[["2005",8]]}}}],"schema":"https://github.com/citation-style-language/schema/raw/master/csl-citation.json"} </w:instrText>
      </w:r>
      <w:r>
        <w:fldChar w:fldCharType="separate"/>
      </w:r>
      <w:r>
        <w:rPr>
          <w:noProof/>
        </w:rPr>
        <w:t>(Gardner et al., 2005)</w:t>
      </w:r>
      <w:r>
        <w:fldChar w:fldCharType="end"/>
      </w:r>
      <w:r>
        <w:t xml:space="preserve">) was used to determine the mean hemodynamic response to each dot patch in the contralateral visual cortex. The average time-course in each </w:t>
      </w:r>
      <w:r w:rsidR="008B0B93">
        <w:t xml:space="preserve">visual area for each grating location was computed and the response following stimulus presentations for </w:t>
      </w:r>
      <w:r w:rsidR="00B31615">
        <w:t>15</w:t>
      </w:r>
      <w:r w:rsidR="008B0B93">
        <w:t xml:space="preserve"> s was calculated, assuming linear summation for responses that temporally overlapped. These responses were calculated separately for each combination of feature (contrast, motion coherence) and cueing condition (cued, miscued) at every intensity increment, rounded to the nearest 10%. This resulted in 36 total conditions (contrast: 8 intensities x 2 cueing + coherence: 10 intensities x 2 cueing). A gamma function was fit to </w:t>
      </w:r>
      <w:r w:rsidR="00B31615">
        <w:t>each</w:t>
      </w:r>
      <w:r w:rsidR="008B0B93">
        <w:t xml:space="preserve"> de</w:t>
      </w:r>
      <w:r w:rsidR="00B31615">
        <w:t>-</w:t>
      </w:r>
      <w:r w:rsidR="008B0B93">
        <w:t xml:space="preserve">convolved response and the amplitude of this function determined the magnitude of response. These response magnitudes were then plotted as a function of stimulus intensity to yield the </w:t>
      </w:r>
      <w:r w:rsidR="00B31615">
        <w:t>feature</w:t>
      </w:r>
      <w:r w:rsidR="008B0B93">
        <w:t>-response function for each visual area and cue condition.</w:t>
      </w:r>
      <w:r w:rsidR="00B31615">
        <w:t xml:space="preserve"> These feature-response functions were then fit to the Naka-Rushton equation </w:t>
      </w:r>
    </w:p>
    <w:p w14:paraId="4C8A6897" w14:textId="5150E5AB" w:rsidR="00F428E6" w:rsidRPr="00F428E6" w:rsidRDefault="00F428E6" w:rsidP="00B047A3">
      <w:pPr>
        <w:autoSpaceDE w:val="0"/>
        <w:autoSpaceDN w:val="0"/>
        <w:adjustRightInd w:val="0"/>
        <w:spacing w:after="0"/>
        <w:jc w:val="both"/>
      </w:pPr>
    </w:p>
    <w:p w14:paraId="18EB1A48" w14:textId="77777777" w:rsidR="00627AA1" w:rsidRDefault="00627AA1" w:rsidP="00B047A3">
      <w:pPr>
        <w:autoSpaceDE w:val="0"/>
        <w:autoSpaceDN w:val="0"/>
        <w:adjustRightInd w:val="0"/>
        <w:spacing w:after="0"/>
        <w:jc w:val="both"/>
        <w:rPr>
          <w:b/>
        </w:rPr>
      </w:pPr>
    </w:p>
    <w:p w14:paraId="3CB58481" w14:textId="1AA91302" w:rsidR="00140B8C" w:rsidRDefault="00140B8C" w:rsidP="00B047A3">
      <w:pPr>
        <w:autoSpaceDE w:val="0"/>
        <w:autoSpaceDN w:val="0"/>
        <w:adjustRightInd w:val="0"/>
        <w:spacing w:after="0"/>
        <w:jc w:val="both"/>
      </w:pPr>
      <w:r>
        <w:rPr>
          <w:b/>
        </w:rPr>
        <w:t>Results</w:t>
      </w:r>
    </w:p>
    <w:p w14:paraId="634AF01E" w14:textId="77777777" w:rsidR="00140B8C" w:rsidRDefault="00140B8C" w:rsidP="00B047A3">
      <w:pPr>
        <w:autoSpaceDE w:val="0"/>
        <w:autoSpaceDN w:val="0"/>
        <w:adjustRightInd w:val="0"/>
        <w:spacing w:after="0"/>
        <w:jc w:val="both"/>
      </w:pPr>
    </w:p>
    <w:p w14:paraId="4CEA982C" w14:textId="1C7BE92A" w:rsidR="00140B8C" w:rsidRPr="00140B8C" w:rsidRDefault="00B31615" w:rsidP="00B047A3">
      <w:pPr>
        <w:autoSpaceDE w:val="0"/>
        <w:autoSpaceDN w:val="0"/>
        <w:adjustRightInd w:val="0"/>
        <w:spacing w:after="0"/>
        <w:jc w:val="both"/>
      </w:pPr>
      <w:r>
        <w:t xml:space="preserve">Participants in our experiment performed a two-alternative forced choice discrimination. Subjects compared two patches of dots and responded about which patch they perceived as having the higher contrast or motion coherence, depending on the run. Each participant performed control runs during which they were only asked to discriminate one of the two features, as well as task runs where on 15% of trials the subjects were told, after stimulus presentation, to respond about the un-cued feature. </w:t>
      </w:r>
      <w:r w:rsidR="00485E78">
        <w:t xml:space="preserve">Subjects performed training runs for one to two hours or until their contrast and coherence thresholds stabilized. We found that subjects were able to immediately perform the contrast task at near maximal performance, but took between 30 and 180 minutes to learn and perform the coherence discrimination task successfully. Subjects then completed as many runs of type as possible, alternating between control runs where they were told that no miscued trials would occur, and task </w:t>
      </w:r>
      <w:r w:rsidR="005A793A">
        <w:t>runs that</w:t>
      </w:r>
      <w:r w:rsidR="00485E78">
        <w:t xml:space="preserve"> included miscued trials.  In total subjects performed 793, 821, 679, and 681 trials (subjects 300, 302, 25, 21, respectively). Subject 300 additionally performed </w:t>
      </w:r>
      <w:r w:rsidR="005A793A">
        <w:t xml:space="preserve">~1300 trials during scanning in 26 runs. </w:t>
      </w:r>
    </w:p>
    <w:p w14:paraId="401A6968" w14:textId="1B6870CB" w:rsidR="005A793A" w:rsidRDefault="005A793A" w:rsidP="009F0369">
      <w:pPr>
        <w:jc w:val="both"/>
      </w:pPr>
      <w:r>
        <w:t>Figure 1 shows the estimated thresholds for each participant during each of the different run conditions estimated across all of the staircases that were run for that participant.</w:t>
      </w:r>
      <w:r w:rsidR="00165925">
        <w:t xml:space="preserve"> We expected two notable patterns to emerge in these data: (1) performance on each task should be equal during control runs and task cued trials, when participants are attending to one feature and responding about that feature, (2) performance on task miscued trials should be significantly lower (i.e. a higher discrimination threshold) than in either of the other conditions. We expected (1) to be true only if participants were not “splitting” their attention between tasks during the task cued condition. The weaker performance of subjects 21 and 302 on task cued trials for coherence, for example, suggests that they did split their attention to some extent. We expected (2) to be true based on the large wealth of dual-task experiments that show that attention enhances performance on visual perception tasks. Our results corroborate these findings and show that when participants are miscued about the relevant response type this reduces their ability to respond correctly. This result is most pronounced for coherence, but quantitative comparisons cannot be made between tasks in this plot. We chose to normalize the results by the performance in the control runs to better estimate </w:t>
      </w:r>
    </w:p>
    <w:p w14:paraId="67A50972" w14:textId="219A9BE2" w:rsidR="009F0369" w:rsidRDefault="009F0369" w:rsidP="009F0369">
      <w:pPr>
        <w:jc w:val="both"/>
      </w:pPr>
    </w:p>
    <w:p w14:paraId="416837F6" w14:textId="77777777" w:rsidR="006D1331" w:rsidRPr="00140B8C" w:rsidRDefault="005F6587" w:rsidP="00A55CBB">
      <w:pPr>
        <w:rPr>
          <w:b/>
        </w:rPr>
      </w:pPr>
      <w:r w:rsidRPr="00140B8C">
        <w:rPr>
          <w:b/>
        </w:rPr>
        <w:t>Discussion</w:t>
      </w:r>
    </w:p>
    <w:p w14:paraId="3E00BFDA" w14:textId="77777777" w:rsidR="009B29A6" w:rsidRDefault="009B29A6" w:rsidP="00B047A3"/>
    <w:p w14:paraId="69D575BE" w14:textId="77777777" w:rsidR="003243EF" w:rsidRDefault="00C44C5E" w:rsidP="00B047A3">
      <w:r>
        <w:t xml:space="preserve">Our hypothesis </w:t>
      </w:r>
      <w:r w:rsidR="00165B4D">
        <w:t>is</w:t>
      </w:r>
      <w:r>
        <w:t xml:space="preserve"> that </w:t>
      </w:r>
      <w:r w:rsidR="00165B4D">
        <w:t xml:space="preserve">the hierarchical organization in visual cortex is sufficient to predict the asymmetrical interactions that can occur between features in visual tasks. For example, it is well known that under demanding </w:t>
      </w:r>
      <w:r w:rsidR="00C6614A">
        <w:t>attention</w:t>
      </w:r>
      <w:r w:rsidR="00165B4D">
        <w:t xml:space="preserve"> conditions our ability to report the ‘gist’ of a scene remains largely unimpaired </w:t>
      </w:r>
      <w:r w:rsidR="00165B4D">
        <w:fldChar w:fldCharType="begin"/>
      </w:r>
      <w:r w:rsidR="00165B4D">
        <w:instrText xml:space="preserve"> ADDIN ZOTERO_ITEM CSL_CITATION {"citationID":"2c7fem2boi","properties":{"formattedCitation":"(Li et al., 2002)","plainCitation":"(Li et al., 2002)"},"citationItems":[{"id":"4dnJCBMZ/Zv7aBgWj","uris":["http://www.mendeley.com/documents/?uuid=74ca1560-2d03-4f9d-b236-cdc30cd37c67"],"uri":["http://www.mendeley.com/documents/?uuid=74ca1560-2d03-4f9d-b236-cdc30cd37c67"],"itemData":{"DOI":"10.1073/pnas.092277599","ISSN":"0027-8424","PMID":"12077298","abstract":"What can we see when we do not pay attention? It is well known that we can be \"blind\" even to major aspects of natural scenes when we attend elsewhere. The only tasks that do not need attention appear to be carried out in the early stages of the visual system. Contrary to this common belief, we report that subjects can rapidly detect animals or vehicles in briefly presented novel natural scenes while simultaneously performing another attentionally demanding task. By comparison, they are unable to discriminate large T's from L's, or bisected two-color disks from their mirror images under the same conditions. We conclude that some visual tasks associated with \"high-level\" cortical areas may proceed in the near absence of attention.","author":[{"dropping-particle":"","family":"Li","given":"Fei Fei","non-dropping-particle":"","parse-names":false,"suffix":""},{"dropping-particle":"","family":"VanRullen","given":"Rufin","non-dropping-particle":"","parse-names":false,"suffix":""},{"dropping-particle":"","family":"Koch","given":"Christof","non-dropping-particle":"","parse-names":false,"suffix":""},{"dropping-particle":"","family":"Perona","given":"Pietro","non-dropping-particle":"","parse-names":false,"suffix":""}],"container-title":"Proceedings of the National Academy of Sciences of the United States of America","id":"4dnJCBMZ/Zv7aBgWj","issue":"14","issued":{"year":2002,"month":7,"day":9},"page":"9596-601","title":"Rapid natural scene categorization in the near absence of attention.","type":"article-journal","volume":"99","page-first":"9596","container-title-short":"Proc. Natl. Acad. Sci. U. S. A."}}],"schema":"https://github.com/citation-style-language/schema/raw/master/csl-citation.json"} </w:instrText>
      </w:r>
      <w:r w:rsidR="00165B4D">
        <w:fldChar w:fldCharType="separate"/>
      </w:r>
      <w:r w:rsidR="00165B4D">
        <w:rPr>
          <w:noProof/>
        </w:rPr>
        <w:t>(Li et al., 2002)</w:t>
      </w:r>
      <w:r w:rsidR="00165B4D">
        <w:fldChar w:fldCharType="end"/>
      </w:r>
      <w:r w:rsidR="00165B4D">
        <w:t xml:space="preserve">. But this effect breaks down under specific experimental conditions, for example when the attention demanding task requires motion tracking </w:t>
      </w:r>
      <w:r w:rsidR="00165B4D">
        <w:fldChar w:fldCharType="begin"/>
      </w:r>
      <w:r w:rsidR="00165B4D">
        <w:instrText xml:space="preserve"> ADDIN ZOTERO_ITEM CSL_CITATION {"citationID":"2mqsga75hm","properties":{"formattedCitation":"(Cohen et al., 2011, p. 201)","plainCitation":"(Cohen et al., 2011, p. 201)"},"citationItems":[{"id":67,"uris":["http://zotero.org/users/2176449/items/F72EU5QP"],"uri":["http://zotero.org/users/2176449/items/F72EU5QP"],"itemData":{"id":67,"type":"article-journal","title":"Natural-scene perception requires attention.","container-title":"Psychological science","page":"1165-72","volume":"22","issue":"9","abstract":"Is visual attention required for visual consciousness? In the past decade, many researchers have claimed that awareness can arise in the absence of attention. This claim is largely based on the notion that natural scene (or \"gist\") perception occurs without attention. This article presents evidence against this idea. We show that when observers perform a variety of demanding, sustained-attention tasks, inattentional blindness occurs for natural scenes. In addition, scene perception is impaired under dual-task conditions, but only when the primary task is sufficiently demanding. This finding suggests that previous studies that have been interpreted as demonstrating scene perception without attention failed to fully engage attention and that natural-scene perception does indeed require attention. Thus, natural-scene perception is not a preattentive process and cannot be used to support the idea of awareness without attention.","DOI":"10.1177/0956797611419168","author":[{"family":"Cohen","given":"Michael a"},{"family":"Alvarez","given":"George a"},{"family":"Nakayama","given":"Ken"}],"issued":{"date-parts":[["2011",9]]}},"locator":"201"}],"schema":"https://github.com/citation-style-language/schema/raw/master/csl-citation.json"} </w:instrText>
      </w:r>
      <w:r w:rsidR="00165B4D">
        <w:fldChar w:fldCharType="separate"/>
      </w:r>
      <w:r w:rsidR="00165B4D">
        <w:rPr>
          <w:noProof/>
        </w:rPr>
        <w:t>(Cohen et al., 2011, p. 201)</w:t>
      </w:r>
      <w:r w:rsidR="00165B4D">
        <w:fldChar w:fldCharType="end"/>
      </w:r>
      <w:r w:rsidR="00165B4D">
        <w:t xml:space="preserve">. We propose that reconciling these results requires an understanding of how neural activity in visual cortex is interconnected. </w:t>
      </w:r>
      <w:r w:rsidR="005118D3">
        <w:t>In our design we asked participants to report responses abo</w:t>
      </w:r>
      <w:r w:rsidR="00C6614A">
        <w:t xml:space="preserve">ut a single feature, either stimulus contrast or motion coherence, while simultaneously manipulating the intensities of both features. This allowed us to estimate the impact of being cued and asked to respond about different features (task: miscued), compared to responding about the cued feature. We found behavioral results that supported our hypothesis, showing that miscuing coherence is more detrimental to performance than miscuing contrast. We recorded BOLD responses in visual cortex to investigate whether specific voxel populations might be predictive of this asymmetrical cueing relationship. We found </w:t>
      </w:r>
      <w:proofErr w:type="gramStart"/>
      <w:r w:rsidR="00C6614A">
        <w:t>that ?</w:t>
      </w:r>
      <w:proofErr w:type="gramEnd"/>
      <w:r w:rsidR="00C6614A">
        <w:t>?!? I don’t know</w:t>
      </w:r>
      <w:proofErr w:type="gramStart"/>
      <w:r w:rsidR="00C6614A">
        <w:t>!?!?</w:t>
      </w:r>
      <w:proofErr w:type="gramEnd"/>
    </w:p>
    <w:p w14:paraId="137CDE26" w14:textId="3D12F7C1" w:rsidR="00C44C5E" w:rsidRDefault="00C6614A" w:rsidP="00B047A3">
      <w:r>
        <w:t xml:space="preserve"> </w:t>
      </w:r>
    </w:p>
    <w:p w14:paraId="3DCCEBA2" w14:textId="77777777" w:rsidR="006112AC" w:rsidRDefault="006112AC" w:rsidP="009B29A6">
      <w:r>
        <w:br w:type="page"/>
      </w:r>
    </w:p>
    <w:p w14:paraId="111E572A" w14:textId="11F3570F" w:rsidR="00165925" w:rsidRDefault="00165925" w:rsidP="009B29A6">
      <w:r>
        <w:rPr>
          <w:noProof/>
        </w:rPr>
        <w:lastRenderedPageBreak/>
        <w:drawing>
          <wp:inline distT="0" distB="0" distL="0" distR="0" wp14:anchorId="4AEBAEB9" wp14:editId="3BE66D13">
            <wp:extent cx="5939155" cy="4161790"/>
            <wp:effectExtent l="0" t="0" r="4445" b="0"/>
            <wp:docPr id="3" name="Picture 3" descr="rainbowRaid:Users:dan:proj:att_awe:analysis:figures:behav:multi_plo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inbowRaid:Users:dan:proj:att_awe:analysis:figures:behav:multi_plot.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9155" cy="4161790"/>
                    </a:xfrm>
                    <a:prstGeom prst="rect">
                      <a:avLst/>
                    </a:prstGeom>
                    <a:noFill/>
                    <a:ln>
                      <a:noFill/>
                    </a:ln>
                  </pic:spPr>
                </pic:pic>
              </a:graphicData>
            </a:graphic>
          </wp:inline>
        </w:drawing>
      </w:r>
    </w:p>
    <w:p w14:paraId="54029E14" w14:textId="042FBEA8" w:rsidR="00165925" w:rsidRDefault="00165925" w:rsidP="009B29A6">
      <w:r>
        <w:rPr>
          <w:b/>
        </w:rPr>
        <w:t xml:space="preserve">Figure </w:t>
      </w:r>
      <w:r w:rsidR="00E451CB">
        <w:rPr>
          <w:b/>
        </w:rPr>
        <w:t>X</w:t>
      </w:r>
    </w:p>
    <w:p w14:paraId="393BD862" w14:textId="68CDF75A" w:rsidR="00165925" w:rsidRPr="00165925" w:rsidRDefault="00165925" w:rsidP="009B29A6">
      <w:r>
        <w:t>Estimated Discrimination Thresholds Across Participants</w:t>
      </w:r>
    </w:p>
    <w:p w14:paraId="03774B79" w14:textId="77777777" w:rsidR="00165925" w:rsidRDefault="00165925" w:rsidP="009B29A6">
      <w:pPr>
        <w:rPr>
          <w:b/>
        </w:rPr>
      </w:pPr>
    </w:p>
    <w:p w14:paraId="45385DC7" w14:textId="37C3DE17" w:rsidR="00C2533D" w:rsidRDefault="00E25BCF" w:rsidP="009B29A6">
      <w:pPr>
        <w:rPr>
          <w:b/>
        </w:rPr>
      </w:pPr>
      <w:r>
        <w:rPr>
          <w:b/>
          <w:noProof/>
        </w:rPr>
        <w:lastRenderedPageBreak/>
        <w:drawing>
          <wp:inline distT="0" distB="0" distL="0" distR="0" wp14:anchorId="3679631F" wp14:editId="75E39B25">
            <wp:extent cx="5922010" cy="3776980"/>
            <wp:effectExtent l="0" t="0" r="0" b="7620"/>
            <wp:docPr id="8" name="Picture 8" descr="rainbowRaid:Users:dan:proj:att_awe:analysis:figures:behav:300_inse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ainbowRaid:Users:dan:proj:att_awe:analysis:figures:behav:300_inset.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22010" cy="3776980"/>
                    </a:xfrm>
                    <a:prstGeom prst="rect">
                      <a:avLst/>
                    </a:prstGeom>
                    <a:noFill/>
                    <a:ln>
                      <a:noFill/>
                    </a:ln>
                  </pic:spPr>
                </pic:pic>
              </a:graphicData>
            </a:graphic>
          </wp:inline>
        </w:drawing>
      </w:r>
    </w:p>
    <w:p w14:paraId="1E7284F2" w14:textId="34D8300D" w:rsidR="00C2533D" w:rsidRDefault="00C2533D" w:rsidP="009B29A6">
      <w:r>
        <w:rPr>
          <w:b/>
        </w:rPr>
        <w:t>Figure Z</w:t>
      </w:r>
    </w:p>
    <w:p w14:paraId="64B82050" w14:textId="123E8627" w:rsidR="00C2533D" w:rsidRPr="00C2533D" w:rsidRDefault="00C2533D" w:rsidP="009B29A6">
      <w:r>
        <w:t xml:space="preserve">Normalized discrimination functions, averaged across participants. </w:t>
      </w:r>
    </w:p>
    <w:p w14:paraId="010C7A3C" w14:textId="034AD58C" w:rsidR="00C2533D" w:rsidRDefault="005961B1" w:rsidP="009B29A6">
      <w:pPr>
        <w:rPr>
          <w:b/>
        </w:rPr>
      </w:pPr>
      <w:r>
        <w:rPr>
          <w:b/>
          <w:noProof/>
        </w:rPr>
        <w:lastRenderedPageBreak/>
        <w:drawing>
          <wp:inline distT="0" distB="0" distL="0" distR="0" wp14:anchorId="583A7DA3" wp14:editId="07D4A1AB">
            <wp:extent cx="5939155" cy="5221605"/>
            <wp:effectExtent l="0" t="0" r="4445" b="10795"/>
            <wp:docPr id="7" name="Picture 7" descr="rainbowRaid:Users:dan:proj:att_awe:analysis:figures:roi:left_hemisphere_ROI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ainbowRaid:Users:dan:proj:att_awe:analysis:figures:roi:left_hemisphere_ROIs.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9155" cy="5221605"/>
                    </a:xfrm>
                    <a:prstGeom prst="rect">
                      <a:avLst/>
                    </a:prstGeom>
                    <a:noFill/>
                    <a:ln>
                      <a:noFill/>
                    </a:ln>
                  </pic:spPr>
                </pic:pic>
              </a:graphicData>
            </a:graphic>
          </wp:inline>
        </w:drawing>
      </w:r>
    </w:p>
    <w:p w14:paraId="36B1EDED" w14:textId="63016E18" w:rsidR="00E451CB" w:rsidRDefault="00E451CB" w:rsidP="009B29A6">
      <w:r>
        <w:rPr>
          <w:b/>
        </w:rPr>
        <w:t>Figure Y</w:t>
      </w:r>
    </w:p>
    <w:p w14:paraId="12970B25" w14:textId="02A5CF57" w:rsidR="00165925" w:rsidRDefault="005536FA" w:rsidP="009B29A6">
      <w:pPr>
        <w:rPr>
          <w:b/>
        </w:rPr>
      </w:pPr>
      <w:proofErr w:type="gramStart"/>
      <w:r>
        <w:t>Surface Visualization of Left Hemisphere Regions of Interest (ROIs).</w:t>
      </w:r>
      <w:proofErr w:type="gramEnd"/>
      <w:r>
        <w:t xml:space="preserve"> Regions were first defined retinotopically on a flattened visualization of the left hemisphere occipital cortex according to established criteria </w:t>
      </w:r>
      <w:r>
        <w:fldChar w:fldCharType="begin"/>
      </w:r>
      <w:r>
        <w:instrText xml:space="preserve"> ADDIN ZOTERO_ITEM CSL_CITATION {"citationID":"2k2c7sbldt","properties":{"formattedCitation":"(Wandell et al., 2007)","plainCitation":"(Wandell et al., 2007)"},"citationItems":[{"id":419,"uris":["http://zotero.org/users/2176449/items/B9MB4ZZB"],"uri":["http://zotero.org/users/2176449/items/B9MB4ZZB"],"itemData":{"id":419,"type":"article-journal","title":"Visual Field Maps in Human Cortex","container-title":"Neuron","page":"366-383","volume":"56","issue":"2","source":"CrossRef","DOI":"10.1016/j.neuron.2007.10.012","ISSN":"08966273","language":"en","author":[{"family":"Wandell","given":"Brian A."},{"family":"Dumoulin","given":"Serge O."},{"family":"Brewer","given":"Alyssa A."}],"issued":{"date-parts":[["2007",10]]},"accessed":{"date-parts":[["2015",5,28]]}}}],"schema":"https://github.com/citation-style-language/schema/raw/master/csl-citation.json"} </w:instrText>
      </w:r>
      <w:r>
        <w:fldChar w:fldCharType="separate"/>
      </w:r>
      <w:r>
        <w:rPr>
          <w:noProof/>
        </w:rPr>
        <w:t>(Wandell et al., 2007)</w:t>
      </w:r>
      <w:r>
        <w:fldChar w:fldCharType="end"/>
      </w:r>
      <w:r>
        <w:t>. First, a population receptive field model was fit to the voxels in occipital cortex. Second, visual areas were defined according to the polar angle flips at visual area boundaries. Voxels were then projected onto an inflated surface for visualization. Area MT was also defined according to a functional localizer</w:t>
      </w:r>
      <w:r w:rsidR="005961B1">
        <w:t xml:space="preserve"> by correlating BOLD activation to a 12 s ON, 12 s OFF motion stimulus with a sinusoidal wave. Area </w:t>
      </w:r>
      <w:proofErr w:type="spellStart"/>
      <w:r w:rsidR="005961B1">
        <w:t>hMT</w:t>
      </w:r>
      <w:proofErr w:type="spellEnd"/>
      <w:r w:rsidR="005961B1">
        <w:t xml:space="preserve">+ was identified by restricting voxel activations to an R^2 value of greater than 0.1 and excluding voxels in the retinotopically defined early visual areas (V1, V2, and V3). </w:t>
      </w:r>
    </w:p>
    <w:p w14:paraId="712954B2" w14:textId="6E883434" w:rsidR="002B61CB" w:rsidRDefault="00C2533D">
      <w:pPr>
        <w:rPr>
          <w:b/>
        </w:rPr>
      </w:pPr>
      <w:r>
        <w:rPr>
          <w:b/>
        </w:rPr>
        <w:br w:type="page"/>
      </w:r>
      <w:bookmarkStart w:id="0" w:name="_GoBack"/>
      <w:bookmarkEnd w:id="0"/>
    </w:p>
    <w:p w14:paraId="47853595" w14:textId="7139833F" w:rsidR="00C2533D" w:rsidRDefault="002B61CB">
      <w:pPr>
        <w:rPr>
          <w:b/>
        </w:rPr>
      </w:pPr>
      <w:r>
        <w:rPr>
          <w:b/>
          <w:noProof/>
        </w:rPr>
        <w:drawing>
          <wp:inline distT="0" distB="0" distL="0" distR="0" wp14:anchorId="39733C5F" wp14:editId="52C1D5F2">
            <wp:extent cx="5939155" cy="3178810"/>
            <wp:effectExtent l="0" t="0" r="4445" b="0"/>
            <wp:docPr id="9" name="Picture 9" descr="rainbowRaid:Users:dan:proj:att_awe:analysis:figures:roi:l_activation_rel_ro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rainbowRaid:Users:dan:proj:att_awe:analysis:figures:roi:l_activation_rel_roi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9155" cy="3178810"/>
                    </a:xfrm>
                    <a:prstGeom prst="rect">
                      <a:avLst/>
                    </a:prstGeom>
                    <a:noFill/>
                    <a:ln>
                      <a:noFill/>
                    </a:ln>
                  </pic:spPr>
                </pic:pic>
              </a:graphicData>
            </a:graphic>
          </wp:inline>
        </w:drawing>
      </w:r>
    </w:p>
    <w:p w14:paraId="32A34059" w14:textId="77777777" w:rsidR="002B61CB" w:rsidRDefault="002B61CB">
      <w:pPr>
        <w:rPr>
          <w:b/>
        </w:rPr>
      </w:pPr>
      <w:r>
        <w:rPr>
          <w:b/>
        </w:rPr>
        <w:lastRenderedPageBreak/>
        <w:t>Figure W</w:t>
      </w:r>
    </w:p>
    <w:p w14:paraId="5E0D60FF" w14:textId="0FE58D51" w:rsidR="002B61CB" w:rsidRDefault="002B61CB">
      <w:pPr>
        <w:rPr>
          <w:b/>
        </w:rPr>
      </w:pPr>
      <w:r>
        <w:t xml:space="preserve">Event-Related </w:t>
      </w:r>
      <w:proofErr w:type="spellStart"/>
      <w:r>
        <w:t>Deconvolutions</w:t>
      </w:r>
      <w:proofErr w:type="spellEnd"/>
      <w:r>
        <w:t xml:space="preserve"> Displayed on Flattened ROIs. After performing the event-related </w:t>
      </w:r>
      <w:proofErr w:type="spellStart"/>
      <w:r>
        <w:t>deconvolution</w:t>
      </w:r>
      <w:proofErr w:type="spellEnd"/>
      <w:r>
        <w:t xml:space="preserve"> (see Methods) all voxels surviving an R^2 threshold of 0.2 are shown relative to the anatomically defined V1 and </w:t>
      </w:r>
      <w:proofErr w:type="spellStart"/>
      <w:r>
        <w:t>hMT</w:t>
      </w:r>
      <w:proofErr w:type="spellEnd"/>
      <w:r>
        <w:t xml:space="preserve">+ ROIs in a left hemisphere occipital cortex flat map. </w:t>
      </w:r>
      <w:proofErr w:type="spellStart"/>
      <w:r>
        <w:t>Heatmap</w:t>
      </w:r>
      <w:proofErr w:type="spellEnd"/>
      <w:r>
        <w:t xml:space="preserve"> colors indicate R^2 values across the region. Note that the screen display was a rectangle approximately 3 to 11 degrees eccentric from fixation, extending 5 degrees above and </w:t>
      </w:r>
      <w:proofErr w:type="spellStart"/>
      <w:r>
        <w:t>belowt</w:t>
      </w:r>
      <w:proofErr w:type="spellEnd"/>
      <w:r>
        <w:t xml:space="preserve"> he midline.</w:t>
      </w:r>
      <w:r>
        <w:rPr>
          <w:b/>
        </w:rPr>
        <w:br w:type="page"/>
      </w:r>
    </w:p>
    <w:p w14:paraId="79786CBB" w14:textId="466CFC07" w:rsidR="005F51C7" w:rsidRDefault="00C44C5E" w:rsidP="009B29A6">
      <w:r>
        <w:rPr>
          <w:b/>
        </w:rPr>
        <w:t>References</w:t>
      </w:r>
    </w:p>
    <w:p w14:paraId="7375A92E" w14:textId="77777777" w:rsidR="00F46A58" w:rsidRPr="00F46A58" w:rsidRDefault="00C44C5E" w:rsidP="00F46A58">
      <w:pPr>
        <w:pStyle w:val="Bibliography"/>
        <w:rPr>
          <w:rFonts w:ascii="Calibri"/>
        </w:rPr>
      </w:pPr>
      <w:r>
        <w:fldChar w:fldCharType="begin"/>
      </w:r>
      <w:r w:rsidR="00165B4D">
        <w:instrText xml:space="preserve"> ADDIN ZOTERO_BIBL {"custom":[]} CSL_BIBLIOGRAPHY </w:instrText>
      </w:r>
      <w:r>
        <w:fldChar w:fldCharType="separate"/>
      </w:r>
      <w:proofErr w:type="gramStart"/>
      <w:r w:rsidR="00F46A58" w:rsidRPr="00F46A58">
        <w:rPr>
          <w:rFonts w:ascii="Calibri"/>
        </w:rPr>
        <w:t>Cohen, M. a, Alvarez, G. a, &amp; Nakayama, K. (2011).</w:t>
      </w:r>
      <w:proofErr w:type="gramEnd"/>
      <w:r w:rsidR="00F46A58" w:rsidRPr="00F46A58">
        <w:rPr>
          <w:rFonts w:ascii="Calibri"/>
        </w:rPr>
        <w:t xml:space="preserve"> Natural-scene perception requires attention. </w:t>
      </w:r>
      <w:proofErr w:type="gramStart"/>
      <w:r w:rsidR="00F46A58" w:rsidRPr="00F46A58">
        <w:rPr>
          <w:rFonts w:ascii="Calibri"/>
          <w:i/>
          <w:iCs/>
        </w:rPr>
        <w:t>Psychological Science</w:t>
      </w:r>
      <w:r w:rsidR="00F46A58" w:rsidRPr="00F46A58">
        <w:rPr>
          <w:rFonts w:ascii="Calibri"/>
        </w:rPr>
        <w:t xml:space="preserve">, </w:t>
      </w:r>
      <w:r w:rsidR="00F46A58" w:rsidRPr="00F46A58">
        <w:rPr>
          <w:rFonts w:ascii="Calibri"/>
          <w:i/>
          <w:iCs/>
        </w:rPr>
        <w:t>22</w:t>
      </w:r>
      <w:r w:rsidR="00F46A58" w:rsidRPr="00F46A58">
        <w:rPr>
          <w:rFonts w:ascii="Calibri"/>
        </w:rPr>
        <w:t>(9), 1165–72.</w:t>
      </w:r>
      <w:proofErr w:type="gramEnd"/>
      <w:r w:rsidR="00F46A58" w:rsidRPr="00F46A58">
        <w:rPr>
          <w:rFonts w:ascii="Calibri"/>
        </w:rPr>
        <w:t xml:space="preserve"> http://doi.org/10.1177/0956797611419168</w:t>
      </w:r>
    </w:p>
    <w:p w14:paraId="03E850F6" w14:textId="77777777" w:rsidR="00F46A58" w:rsidRPr="00F46A58" w:rsidRDefault="00F46A58" w:rsidP="00F46A58">
      <w:pPr>
        <w:pStyle w:val="Bibliography"/>
        <w:rPr>
          <w:rFonts w:ascii="Calibri"/>
        </w:rPr>
      </w:pPr>
      <w:r w:rsidRPr="00F46A58">
        <w:rPr>
          <w:rFonts w:ascii="Calibri"/>
        </w:rPr>
        <w:t xml:space="preserve">Dale, A. M., </w:t>
      </w:r>
      <w:proofErr w:type="spellStart"/>
      <w:r w:rsidRPr="00F46A58">
        <w:rPr>
          <w:rFonts w:ascii="Calibri"/>
        </w:rPr>
        <w:t>Fischl</w:t>
      </w:r>
      <w:proofErr w:type="spellEnd"/>
      <w:r w:rsidRPr="00F46A58">
        <w:rPr>
          <w:rFonts w:ascii="Calibri"/>
        </w:rPr>
        <w:t xml:space="preserve">, B., &amp; </w:t>
      </w:r>
      <w:proofErr w:type="spellStart"/>
      <w:r w:rsidRPr="00F46A58">
        <w:rPr>
          <w:rFonts w:ascii="Calibri"/>
        </w:rPr>
        <w:t>Sereno</w:t>
      </w:r>
      <w:proofErr w:type="spellEnd"/>
      <w:r w:rsidRPr="00F46A58">
        <w:rPr>
          <w:rFonts w:ascii="Calibri"/>
        </w:rPr>
        <w:t xml:space="preserve">, M. I. (1999). Cortical surface-based analysis: I. Segmentation and surface reconstruction. </w:t>
      </w:r>
      <w:proofErr w:type="spellStart"/>
      <w:r w:rsidRPr="00F46A58">
        <w:rPr>
          <w:rFonts w:ascii="Calibri"/>
          <w:i/>
          <w:iCs/>
        </w:rPr>
        <w:t>Neuroimage</w:t>
      </w:r>
      <w:proofErr w:type="spellEnd"/>
      <w:r w:rsidRPr="00F46A58">
        <w:rPr>
          <w:rFonts w:ascii="Calibri"/>
        </w:rPr>
        <w:t xml:space="preserve">, </w:t>
      </w:r>
      <w:r w:rsidRPr="00F46A58">
        <w:rPr>
          <w:rFonts w:ascii="Calibri"/>
          <w:i/>
          <w:iCs/>
        </w:rPr>
        <w:t>9</w:t>
      </w:r>
      <w:r w:rsidRPr="00F46A58">
        <w:rPr>
          <w:rFonts w:ascii="Calibri"/>
        </w:rPr>
        <w:t>(2), 179–194.</w:t>
      </w:r>
    </w:p>
    <w:p w14:paraId="02769B9A" w14:textId="77777777" w:rsidR="00F46A58" w:rsidRPr="00F46A58" w:rsidRDefault="00F46A58" w:rsidP="00F46A58">
      <w:pPr>
        <w:pStyle w:val="Bibliography"/>
        <w:rPr>
          <w:rFonts w:ascii="Calibri"/>
        </w:rPr>
      </w:pPr>
      <w:r w:rsidRPr="00F46A58">
        <w:rPr>
          <w:rFonts w:ascii="Calibri"/>
        </w:rPr>
        <w:t xml:space="preserve">Gardner, J. L., Sun, P., Waggoner, R. A., Ueno, K., Tanaka, K., &amp; Cheng, K. (2005). Contrast adaptation and representation in human early visual cortex. </w:t>
      </w:r>
      <w:proofErr w:type="gramStart"/>
      <w:r w:rsidRPr="00F46A58">
        <w:rPr>
          <w:rFonts w:ascii="Calibri"/>
          <w:i/>
          <w:iCs/>
        </w:rPr>
        <w:t>Neuron</w:t>
      </w:r>
      <w:r w:rsidRPr="00F46A58">
        <w:rPr>
          <w:rFonts w:ascii="Calibri"/>
        </w:rPr>
        <w:t xml:space="preserve">, </w:t>
      </w:r>
      <w:r w:rsidRPr="00F46A58">
        <w:rPr>
          <w:rFonts w:ascii="Calibri"/>
          <w:i/>
          <w:iCs/>
        </w:rPr>
        <w:t>47</w:t>
      </w:r>
      <w:r w:rsidRPr="00F46A58">
        <w:rPr>
          <w:rFonts w:ascii="Calibri"/>
        </w:rPr>
        <w:t>(4), 607–20.</w:t>
      </w:r>
      <w:proofErr w:type="gramEnd"/>
      <w:r w:rsidRPr="00F46A58">
        <w:rPr>
          <w:rFonts w:ascii="Calibri"/>
        </w:rPr>
        <w:t xml:space="preserve"> http://doi.org/10.1016/j.neuron.2005.07.016</w:t>
      </w:r>
    </w:p>
    <w:p w14:paraId="1B3C1932" w14:textId="77777777" w:rsidR="00F46A58" w:rsidRPr="00F46A58" w:rsidRDefault="00F46A58" w:rsidP="00F46A58">
      <w:pPr>
        <w:pStyle w:val="Bibliography"/>
        <w:rPr>
          <w:rFonts w:ascii="Calibri"/>
        </w:rPr>
      </w:pPr>
      <w:r w:rsidRPr="00F46A58">
        <w:rPr>
          <w:rFonts w:ascii="Calibri"/>
        </w:rPr>
        <w:t xml:space="preserve">Hara, Y., &amp; Gardner, J. L. (2014). Encoding of graded changes in spatial specificity of prior cues in human visual cortex. </w:t>
      </w:r>
      <w:proofErr w:type="gramStart"/>
      <w:r w:rsidRPr="00F46A58">
        <w:rPr>
          <w:rFonts w:ascii="Calibri"/>
          <w:i/>
          <w:iCs/>
        </w:rPr>
        <w:t>Journal of Neurophysiology</w:t>
      </w:r>
      <w:r w:rsidRPr="00F46A58">
        <w:rPr>
          <w:rFonts w:ascii="Calibri"/>
        </w:rPr>
        <w:t>.</w:t>
      </w:r>
      <w:proofErr w:type="gramEnd"/>
      <w:r w:rsidRPr="00F46A58">
        <w:rPr>
          <w:rFonts w:ascii="Calibri"/>
        </w:rPr>
        <w:t xml:space="preserve"> http://doi.org/10.1152/jn.00729.2013</w:t>
      </w:r>
    </w:p>
    <w:p w14:paraId="6B9F5A1F" w14:textId="77777777" w:rsidR="00F46A58" w:rsidRPr="00F46A58" w:rsidRDefault="00F46A58" w:rsidP="00F46A58">
      <w:pPr>
        <w:pStyle w:val="Bibliography"/>
        <w:rPr>
          <w:rFonts w:ascii="Calibri"/>
        </w:rPr>
      </w:pPr>
      <w:proofErr w:type="spellStart"/>
      <w:r w:rsidRPr="00F46A58">
        <w:rPr>
          <w:rFonts w:ascii="Calibri"/>
        </w:rPr>
        <w:t>Itthipuripat</w:t>
      </w:r>
      <w:proofErr w:type="spellEnd"/>
      <w:r w:rsidRPr="00F46A58">
        <w:rPr>
          <w:rFonts w:ascii="Calibri"/>
        </w:rPr>
        <w:t xml:space="preserve">, S., Ester, E. F., </w:t>
      </w:r>
      <w:proofErr w:type="spellStart"/>
      <w:r w:rsidRPr="00F46A58">
        <w:rPr>
          <w:rFonts w:ascii="Calibri"/>
        </w:rPr>
        <w:t>Deering</w:t>
      </w:r>
      <w:proofErr w:type="spellEnd"/>
      <w:r w:rsidRPr="00F46A58">
        <w:rPr>
          <w:rFonts w:ascii="Calibri"/>
        </w:rPr>
        <w:t xml:space="preserve">, S., &amp; </w:t>
      </w:r>
      <w:proofErr w:type="spellStart"/>
      <w:r w:rsidRPr="00F46A58">
        <w:rPr>
          <w:rFonts w:ascii="Calibri"/>
        </w:rPr>
        <w:t>Serences</w:t>
      </w:r>
      <w:proofErr w:type="spellEnd"/>
      <w:r w:rsidRPr="00F46A58">
        <w:rPr>
          <w:rFonts w:ascii="Calibri"/>
        </w:rPr>
        <w:t xml:space="preserve">, J. T. (2014). </w:t>
      </w:r>
      <w:proofErr w:type="gramStart"/>
      <w:r w:rsidRPr="00F46A58">
        <w:rPr>
          <w:rFonts w:ascii="Calibri"/>
        </w:rPr>
        <w:t>Sensory Gain Outperforms Efficient Readout Mechanisms in Predicting Attention-Related Improvements in Behavior.</w:t>
      </w:r>
      <w:proofErr w:type="gramEnd"/>
      <w:r w:rsidRPr="00F46A58">
        <w:rPr>
          <w:rFonts w:ascii="Calibri"/>
        </w:rPr>
        <w:t xml:space="preserve"> </w:t>
      </w:r>
      <w:r w:rsidRPr="00F46A58">
        <w:rPr>
          <w:rFonts w:ascii="Calibri"/>
          <w:i/>
          <w:iCs/>
        </w:rPr>
        <w:t>Journal of Neuroscience</w:t>
      </w:r>
      <w:r w:rsidRPr="00F46A58">
        <w:rPr>
          <w:rFonts w:ascii="Calibri"/>
        </w:rPr>
        <w:t xml:space="preserve">, </w:t>
      </w:r>
      <w:r w:rsidRPr="00F46A58">
        <w:rPr>
          <w:rFonts w:ascii="Calibri"/>
          <w:i/>
          <w:iCs/>
        </w:rPr>
        <w:t>34</w:t>
      </w:r>
      <w:r w:rsidRPr="00F46A58">
        <w:rPr>
          <w:rFonts w:ascii="Calibri"/>
        </w:rPr>
        <w:t>(40), 13384–13398. http://doi.org/10.1523/JNEUROSCI.2277-14.2014</w:t>
      </w:r>
    </w:p>
    <w:p w14:paraId="5B5148A0" w14:textId="77777777" w:rsidR="00F46A58" w:rsidRPr="00F46A58" w:rsidRDefault="00F46A58" w:rsidP="00F46A58">
      <w:pPr>
        <w:pStyle w:val="Bibliography"/>
        <w:rPr>
          <w:rFonts w:ascii="Calibri"/>
        </w:rPr>
      </w:pPr>
      <w:r w:rsidRPr="00F46A58">
        <w:rPr>
          <w:rFonts w:ascii="Calibri"/>
        </w:rPr>
        <w:t xml:space="preserve">Koch, C., &amp; Tsuchiya, N. (2007). Attention and consciousness: two distinct brain processes. </w:t>
      </w:r>
      <w:proofErr w:type="gramStart"/>
      <w:r w:rsidRPr="00F46A58">
        <w:rPr>
          <w:rFonts w:ascii="Calibri"/>
          <w:i/>
          <w:iCs/>
        </w:rPr>
        <w:t>Trends in Cognitive Sciences</w:t>
      </w:r>
      <w:r w:rsidRPr="00F46A58">
        <w:rPr>
          <w:rFonts w:ascii="Calibri"/>
        </w:rPr>
        <w:t xml:space="preserve">, </w:t>
      </w:r>
      <w:r w:rsidRPr="00F46A58">
        <w:rPr>
          <w:rFonts w:ascii="Calibri"/>
          <w:i/>
          <w:iCs/>
        </w:rPr>
        <w:t>11</w:t>
      </w:r>
      <w:r w:rsidRPr="00F46A58">
        <w:rPr>
          <w:rFonts w:ascii="Calibri"/>
        </w:rPr>
        <w:t>(1).</w:t>
      </w:r>
      <w:proofErr w:type="gramEnd"/>
      <w:r w:rsidRPr="00F46A58">
        <w:rPr>
          <w:rFonts w:ascii="Calibri"/>
        </w:rPr>
        <w:t xml:space="preserve"> http://doi.org/10.1016/j.tics.2006.10.012</w:t>
      </w:r>
    </w:p>
    <w:p w14:paraId="585C1B95" w14:textId="77777777" w:rsidR="00F46A58" w:rsidRPr="00F46A58" w:rsidRDefault="00F46A58" w:rsidP="00F46A58">
      <w:pPr>
        <w:pStyle w:val="Bibliography"/>
        <w:rPr>
          <w:rFonts w:ascii="Calibri"/>
        </w:rPr>
      </w:pPr>
      <w:proofErr w:type="spellStart"/>
      <w:r w:rsidRPr="00F46A58">
        <w:rPr>
          <w:rFonts w:ascii="Calibri"/>
        </w:rPr>
        <w:t>Kontsevich</w:t>
      </w:r>
      <w:proofErr w:type="spellEnd"/>
      <w:r w:rsidRPr="00F46A58">
        <w:rPr>
          <w:rFonts w:ascii="Calibri"/>
        </w:rPr>
        <w:t xml:space="preserve">, L. L., &amp; Tyler, C. W. (1999). </w:t>
      </w:r>
      <w:proofErr w:type="gramStart"/>
      <w:r w:rsidRPr="00F46A58">
        <w:rPr>
          <w:rFonts w:ascii="Calibri"/>
        </w:rPr>
        <w:t>Bayesian adaptive estimation of psychometric slope and threshold.</w:t>
      </w:r>
      <w:proofErr w:type="gramEnd"/>
      <w:r w:rsidRPr="00F46A58">
        <w:rPr>
          <w:rFonts w:ascii="Calibri"/>
        </w:rPr>
        <w:t xml:space="preserve"> </w:t>
      </w:r>
      <w:r w:rsidRPr="00F46A58">
        <w:rPr>
          <w:rFonts w:ascii="Calibri"/>
          <w:i/>
          <w:iCs/>
        </w:rPr>
        <w:t>Vision Research</w:t>
      </w:r>
      <w:r w:rsidRPr="00F46A58">
        <w:rPr>
          <w:rFonts w:ascii="Calibri"/>
        </w:rPr>
        <w:t xml:space="preserve">, </w:t>
      </w:r>
      <w:r w:rsidRPr="00F46A58">
        <w:rPr>
          <w:rFonts w:ascii="Calibri"/>
          <w:i/>
          <w:iCs/>
        </w:rPr>
        <w:t>39</w:t>
      </w:r>
      <w:r w:rsidRPr="00F46A58">
        <w:rPr>
          <w:rFonts w:ascii="Calibri"/>
        </w:rPr>
        <w:t>(16), 2729–2737.</w:t>
      </w:r>
    </w:p>
    <w:p w14:paraId="609B0DD3" w14:textId="77777777" w:rsidR="00F46A58" w:rsidRPr="00F46A58" w:rsidRDefault="00F46A58" w:rsidP="00F46A58">
      <w:pPr>
        <w:pStyle w:val="Bibliography"/>
        <w:rPr>
          <w:rFonts w:ascii="Calibri"/>
        </w:rPr>
      </w:pPr>
      <w:proofErr w:type="spellStart"/>
      <w:proofErr w:type="gramStart"/>
      <w:r w:rsidRPr="00F46A58">
        <w:rPr>
          <w:rFonts w:ascii="Calibri"/>
        </w:rPr>
        <w:t>Lavie</w:t>
      </w:r>
      <w:proofErr w:type="spellEnd"/>
      <w:r w:rsidRPr="00F46A58">
        <w:rPr>
          <w:rFonts w:ascii="Calibri"/>
        </w:rPr>
        <w:t>, N. (2014).</w:t>
      </w:r>
      <w:proofErr w:type="gramEnd"/>
      <w:r w:rsidRPr="00F46A58">
        <w:rPr>
          <w:rFonts w:ascii="Calibri"/>
        </w:rPr>
        <w:t xml:space="preserve"> Blinded by the load: attention, awareness and the role of perceptual load. </w:t>
      </w:r>
      <w:r w:rsidRPr="00F46A58">
        <w:rPr>
          <w:rFonts w:ascii="Calibri"/>
          <w:i/>
          <w:iCs/>
        </w:rPr>
        <w:t xml:space="preserve">… </w:t>
      </w:r>
      <w:proofErr w:type="gramStart"/>
      <w:r w:rsidRPr="00F46A58">
        <w:rPr>
          <w:rFonts w:ascii="Calibri"/>
          <w:i/>
          <w:iCs/>
        </w:rPr>
        <w:t>of</w:t>
      </w:r>
      <w:proofErr w:type="gramEnd"/>
      <w:r w:rsidRPr="00F46A58">
        <w:rPr>
          <w:rFonts w:ascii="Calibri"/>
          <w:i/>
          <w:iCs/>
        </w:rPr>
        <w:t xml:space="preserve"> the Royal …</w:t>
      </w:r>
      <w:r w:rsidRPr="00F46A58">
        <w:rPr>
          <w:rFonts w:ascii="Calibri"/>
        </w:rPr>
        <w:t>, (March). Retrieved from http://rstb.royalsocietypublishing.org/content/369/1641/20130205.short</w:t>
      </w:r>
    </w:p>
    <w:p w14:paraId="376E4AAB" w14:textId="77777777" w:rsidR="00F46A58" w:rsidRPr="00F46A58" w:rsidRDefault="00F46A58" w:rsidP="00F46A58">
      <w:pPr>
        <w:pStyle w:val="Bibliography"/>
        <w:rPr>
          <w:rFonts w:ascii="Calibri"/>
        </w:rPr>
      </w:pPr>
      <w:r w:rsidRPr="00F46A58">
        <w:rPr>
          <w:rFonts w:ascii="Calibri"/>
        </w:rPr>
        <w:t xml:space="preserve">Li, F. F., </w:t>
      </w:r>
      <w:proofErr w:type="spellStart"/>
      <w:r w:rsidRPr="00F46A58">
        <w:rPr>
          <w:rFonts w:ascii="Calibri"/>
        </w:rPr>
        <w:t>VanRullen</w:t>
      </w:r>
      <w:proofErr w:type="spellEnd"/>
      <w:r w:rsidRPr="00F46A58">
        <w:rPr>
          <w:rFonts w:ascii="Calibri"/>
        </w:rPr>
        <w:t xml:space="preserve">, R., Koch, C., &amp; </w:t>
      </w:r>
      <w:proofErr w:type="spellStart"/>
      <w:r w:rsidRPr="00F46A58">
        <w:rPr>
          <w:rFonts w:ascii="Calibri"/>
        </w:rPr>
        <w:t>Perona</w:t>
      </w:r>
      <w:proofErr w:type="spellEnd"/>
      <w:r w:rsidRPr="00F46A58">
        <w:rPr>
          <w:rFonts w:ascii="Calibri"/>
        </w:rPr>
        <w:t xml:space="preserve">, P. (2002). </w:t>
      </w:r>
      <w:proofErr w:type="gramStart"/>
      <w:r w:rsidRPr="00F46A58">
        <w:rPr>
          <w:rFonts w:ascii="Calibri"/>
        </w:rPr>
        <w:t>Rapid natural scene categorization in the near absence of attention.</w:t>
      </w:r>
      <w:proofErr w:type="gramEnd"/>
      <w:r w:rsidRPr="00F46A58">
        <w:rPr>
          <w:rFonts w:ascii="Calibri"/>
        </w:rPr>
        <w:t xml:space="preserve"> </w:t>
      </w:r>
      <w:proofErr w:type="gramStart"/>
      <w:r w:rsidRPr="00F46A58">
        <w:rPr>
          <w:rFonts w:ascii="Calibri"/>
          <w:i/>
          <w:iCs/>
        </w:rPr>
        <w:t>Proceedings of the National Academy of Sciences of the United States of America</w:t>
      </w:r>
      <w:r w:rsidRPr="00F46A58">
        <w:rPr>
          <w:rFonts w:ascii="Calibri"/>
        </w:rPr>
        <w:t xml:space="preserve">, </w:t>
      </w:r>
      <w:r w:rsidRPr="00F46A58">
        <w:rPr>
          <w:rFonts w:ascii="Calibri"/>
          <w:i/>
          <w:iCs/>
        </w:rPr>
        <w:t>99</w:t>
      </w:r>
      <w:r w:rsidRPr="00F46A58">
        <w:rPr>
          <w:rFonts w:ascii="Calibri"/>
        </w:rPr>
        <w:t>(14), 9596–601.</w:t>
      </w:r>
      <w:proofErr w:type="gramEnd"/>
      <w:r w:rsidRPr="00F46A58">
        <w:rPr>
          <w:rFonts w:ascii="Calibri"/>
        </w:rPr>
        <w:t xml:space="preserve"> http://doi.org/10.1073/pnas.092277599</w:t>
      </w:r>
    </w:p>
    <w:p w14:paraId="1D3354FF" w14:textId="77777777" w:rsidR="00F46A58" w:rsidRPr="00F46A58" w:rsidRDefault="00F46A58" w:rsidP="00F46A58">
      <w:pPr>
        <w:pStyle w:val="Bibliography"/>
        <w:rPr>
          <w:rFonts w:ascii="Calibri"/>
        </w:rPr>
      </w:pPr>
      <w:r w:rsidRPr="00F46A58">
        <w:rPr>
          <w:rFonts w:ascii="Calibri"/>
        </w:rPr>
        <w:t xml:space="preserve">Mack, </w:t>
      </w:r>
      <w:proofErr w:type="spellStart"/>
      <w:r w:rsidRPr="00F46A58">
        <w:rPr>
          <w:rFonts w:ascii="Calibri"/>
        </w:rPr>
        <w:t>Arien</w:t>
      </w:r>
      <w:proofErr w:type="spellEnd"/>
      <w:r w:rsidRPr="00F46A58">
        <w:rPr>
          <w:rFonts w:ascii="Calibri"/>
        </w:rPr>
        <w:t>, &amp; Rock, Irvin. (1998)</w:t>
      </w:r>
      <w:proofErr w:type="gramStart"/>
      <w:r w:rsidRPr="00F46A58">
        <w:rPr>
          <w:rFonts w:ascii="Calibri"/>
        </w:rPr>
        <w:t xml:space="preserve">. </w:t>
      </w:r>
      <w:r w:rsidRPr="00F46A58">
        <w:rPr>
          <w:rFonts w:ascii="Calibri"/>
          <w:i/>
          <w:iCs/>
        </w:rPr>
        <w:t>Inattentional Blindness.</w:t>
      </w:r>
      <w:proofErr w:type="gramEnd"/>
      <w:r w:rsidRPr="00F46A58">
        <w:rPr>
          <w:rFonts w:ascii="Calibri"/>
        </w:rPr>
        <w:t xml:space="preserve"> The MIT Press.</w:t>
      </w:r>
    </w:p>
    <w:p w14:paraId="55506A11" w14:textId="77777777" w:rsidR="00F46A58" w:rsidRPr="00F46A58" w:rsidRDefault="00F46A58" w:rsidP="00F46A58">
      <w:pPr>
        <w:pStyle w:val="Bibliography"/>
        <w:rPr>
          <w:rFonts w:ascii="Calibri"/>
        </w:rPr>
      </w:pPr>
      <w:proofErr w:type="spellStart"/>
      <w:r w:rsidRPr="00F46A58">
        <w:rPr>
          <w:rFonts w:ascii="Calibri"/>
        </w:rPr>
        <w:t>Nestares</w:t>
      </w:r>
      <w:proofErr w:type="spellEnd"/>
      <w:r w:rsidRPr="00F46A58">
        <w:rPr>
          <w:rFonts w:ascii="Calibri"/>
        </w:rPr>
        <w:t xml:space="preserve">, O., &amp; </w:t>
      </w:r>
      <w:proofErr w:type="spellStart"/>
      <w:r w:rsidRPr="00F46A58">
        <w:rPr>
          <w:rFonts w:ascii="Calibri"/>
        </w:rPr>
        <w:t>Heeger</w:t>
      </w:r>
      <w:proofErr w:type="spellEnd"/>
      <w:r w:rsidRPr="00F46A58">
        <w:rPr>
          <w:rFonts w:ascii="Calibri"/>
        </w:rPr>
        <w:t xml:space="preserve">, D. J. (2000). </w:t>
      </w:r>
      <w:proofErr w:type="gramStart"/>
      <w:r w:rsidRPr="00F46A58">
        <w:rPr>
          <w:rFonts w:ascii="Calibri"/>
        </w:rPr>
        <w:t xml:space="preserve">Robust </w:t>
      </w:r>
      <w:proofErr w:type="spellStart"/>
      <w:r w:rsidRPr="00F46A58">
        <w:rPr>
          <w:rFonts w:ascii="Calibri"/>
        </w:rPr>
        <w:t>multiresolution</w:t>
      </w:r>
      <w:proofErr w:type="spellEnd"/>
      <w:r w:rsidRPr="00F46A58">
        <w:rPr>
          <w:rFonts w:ascii="Calibri"/>
        </w:rPr>
        <w:t xml:space="preserve"> alignment of MRI brain volumes.</w:t>
      </w:r>
      <w:proofErr w:type="gramEnd"/>
      <w:r w:rsidRPr="00F46A58">
        <w:rPr>
          <w:rFonts w:ascii="Calibri"/>
        </w:rPr>
        <w:t xml:space="preserve"> </w:t>
      </w:r>
      <w:r w:rsidRPr="00F46A58">
        <w:rPr>
          <w:rFonts w:ascii="Calibri"/>
          <w:i/>
          <w:iCs/>
        </w:rPr>
        <w:t>Magnetic Resonance in Medicine</w:t>
      </w:r>
      <w:r w:rsidRPr="00F46A58">
        <w:rPr>
          <w:rFonts w:ascii="Calibri"/>
        </w:rPr>
        <w:t xml:space="preserve">, </w:t>
      </w:r>
      <w:r w:rsidRPr="00F46A58">
        <w:rPr>
          <w:rFonts w:ascii="Calibri"/>
          <w:i/>
          <w:iCs/>
        </w:rPr>
        <w:t>43</w:t>
      </w:r>
      <w:r w:rsidRPr="00F46A58">
        <w:rPr>
          <w:rFonts w:ascii="Calibri"/>
        </w:rPr>
        <w:t>(5), 705–715.</w:t>
      </w:r>
    </w:p>
    <w:p w14:paraId="0901E732" w14:textId="77777777" w:rsidR="00F46A58" w:rsidRPr="00F46A58" w:rsidRDefault="00F46A58" w:rsidP="00F46A58">
      <w:pPr>
        <w:pStyle w:val="Bibliography"/>
        <w:rPr>
          <w:rFonts w:ascii="Calibri"/>
        </w:rPr>
      </w:pPr>
      <w:proofErr w:type="spellStart"/>
      <w:proofErr w:type="gramStart"/>
      <w:r w:rsidRPr="00F46A58">
        <w:rPr>
          <w:rFonts w:ascii="Calibri"/>
        </w:rPr>
        <w:t>Pestilli</w:t>
      </w:r>
      <w:proofErr w:type="spellEnd"/>
      <w:r w:rsidRPr="00F46A58">
        <w:rPr>
          <w:rFonts w:ascii="Calibri"/>
        </w:rPr>
        <w:t xml:space="preserve">, F., Carrasco, M., </w:t>
      </w:r>
      <w:proofErr w:type="spellStart"/>
      <w:r w:rsidRPr="00F46A58">
        <w:rPr>
          <w:rFonts w:ascii="Calibri"/>
        </w:rPr>
        <w:t>Heeger</w:t>
      </w:r>
      <w:proofErr w:type="spellEnd"/>
      <w:r w:rsidRPr="00F46A58">
        <w:rPr>
          <w:rFonts w:ascii="Calibri"/>
        </w:rPr>
        <w:t>, D. J., &amp; Gardner, J. L. (2011).</w:t>
      </w:r>
      <w:proofErr w:type="gramEnd"/>
      <w:r w:rsidRPr="00F46A58">
        <w:rPr>
          <w:rFonts w:ascii="Calibri"/>
        </w:rPr>
        <w:t xml:space="preserve"> </w:t>
      </w:r>
      <w:proofErr w:type="gramStart"/>
      <w:r w:rsidRPr="00F46A58">
        <w:rPr>
          <w:rFonts w:ascii="Calibri"/>
        </w:rPr>
        <w:t>Attentional enhancement via selection and pooling of early sensory responses in human visual cortex.</w:t>
      </w:r>
      <w:proofErr w:type="gramEnd"/>
      <w:r w:rsidRPr="00F46A58">
        <w:rPr>
          <w:rFonts w:ascii="Calibri"/>
        </w:rPr>
        <w:t xml:space="preserve"> </w:t>
      </w:r>
      <w:proofErr w:type="gramStart"/>
      <w:r w:rsidRPr="00F46A58">
        <w:rPr>
          <w:rFonts w:ascii="Calibri"/>
          <w:i/>
          <w:iCs/>
        </w:rPr>
        <w:t>Neuron</w:t>
      </w:r>
      <w:r w:rsidRPr="00F46A58">
        <w:rPr>
          <w:rFonts w:ascii="Calibri"/>
        </w:rPr>
        <w:t xml:space="preserve">, </w:t>
      </w:r>
      <w:r w:rsidRPr="00F46A58">
        <w:rPr>
          <w:rFonts w:ascii="Calibri"/>
          <w:i/>
          <w:iCs/>
        </w:rPr>
        <w:t>72</w:t>
      </w:r>
      <w:r w:rsidRPr="00F46A58">
        <w:rPr>
          <w:rFonts w:ascii="Calibri"/>
        </w:rPr>
        <w:t>(5), 832–46.</w:t>
      </w:r>
      <w:proofErr w:type="gramEnd"/>
      <w:r w:rsidRPr="00F46A58">
        <w:rPr>
          <w:rFonts w:ascii="Calibri"/>
        </w:rPr>
        <w:t xml:space="preserve"> http://doi.org/10.1016/j.neuron.2011.09.025</w:t>
      </w:r>
    </w:p>
    <w:p w14:paraId="290F148D" w14:textId="77777777" w:rsidR="00F46A58" w:rsidRPr="00F46A58" w:rsidRDefault="00F46A58" w:rsidP="00F46A58">
      <w:pPr>
        <w:pStyle w:val="Bibliography"/>
        <w:rPr>
          <w:rFonts w:ascii="Calibri"/>
        </w:rPr>
      </w:pPr>
      <w:proofErr w:type="spellStart"/>
      <w:proofErr w:type="gramStart"/>
      <w:r w:rsidRPr="00F46A58">
        <w:rPr>
          <w:rFonts w:ascii="Calibri"/>
        </w:rPr>
        <w:t>Wandell</w:t>
      </w:r>
      <w:proofErr w:type="spellEnd"/>
      <w:r w:rsidRPr="00F46A58">
        <w:rPr>
          <w:rFonts w:ascii="Calibri"/>
        </w:rPr>
        <w:t xml:space="preserve">, B. A., </w:t>
      </w:r>
      <w:proofErr w:type="spellStart"/>
      <w:r w:rsidRPr="00F46A58">
        <w:rPr>
          <w:rFonts w:ascii="Calibri"/>
        </w:rPr>
        <w:t>Dumoulin</w:t>
      </w:r>
      <w:proofErr w:type="spellEnd"/>
      <w:r w:rsidRPr="00F46A58">
        <w:rPr>
          <w:rFonts w:ascii="Calibri"/>
        </w:rPr>
        <w:t>, S. O., &amp; Brewer, A. A. (2007).</w:t>
      </w:r>
      <w:proofErr w:type="gramEnd"/>
      <w:r w:rsidRPr="00F46A58">
        <w:rPr>
          <w:rFonts w:ascii="Calibri"/>
        </w:rPr>
        <w:t xml:space="preserve"> </w:t>
      </w:r>
      <w:proofErr w:type="gramStart"/>
      <w:r w:rsidRPr="00F46A58">
        <w:rPr>
          <w:rFonts w:ascii="Calibri"/>
        </w:rPr>
        <w:t>Visual Field Maps in Human Cortex.</w:t>
      </w:r>
      <w:proofErr w:type="gramEnd"/>
      <w:r w:rsidRPr="00F46A58">
        <w:rPr>
          <w:rFonts w:ascii="Calibri"/>
        </w:rPr>
        <w:t xml:space="preserve"> </w:t>
      </w:r>
      <w:r w:rsidRPr="00F46A58">
        <w:rPr>
          <w:rFonts w:ascii="Calibri"/>
          <w:i/>
          <w:iCs/>
        </w:rPr>
        <w:t>Neuron</w:t>
      </w:r>
      <w:r w:rsidRPr="00F46A58">
        <w:rPr>
          <w:rFonts w:ascii="Calibri"/>
        </w:rPr>
        <w:t xml:space="preserve">, </w:t>
      </w:r>
      <w:r w:rsidRPr="00F46A58">
        <w:rPr>
          <w:rFonts w:ascii="Calibri"/>
          <w:i/>
          <w:iCs/>
        </w:rPr>
        <w:t>56</w:t>
      </w:r>
      <w:r w:rsidRPr="00F46A58">
        <w:rPr>
          <w:rFonts w:ascii="Calibri"/>
        </w:rPr>
        <w:t>(2), 366–383. http://doi.org/10.1016/j.neuron.2007.10.012</w:t>
      </w:r>
    </w:p>
    <w:p w14:paraId="42941F38" w14:textId="77777777" w:rsidR="00F46A58" w:rsidRPr="00F46A58" w:rsidRDefault="00F46A58" w:rsidP="00F46A58">
      <w:pPr>
        <w:pStyle w:val="Bibliography"/>
        <w:rPr>
          <w:rFonts w:ascii="Calibri"/>
        </w:rPr>
      </w:pPr>
      <w:proofErr w:type="spellStart"/>
      <w:r w:rsidRPr="00F46A58">
        <w:rPr>
          <w:rFonts w:ascii="Calibri"/>
        </w:rPr>
        <w:t>Weibull</w:t>
      </w:r>
      <w:proofErr w:type="spellEnd"/>
      <w:r w:rsidRPr="00F46A58">
        <w:rPr>
          <w:rFonts w:ascii="Calibri"/>
        </w:rPr>
        <w:t xml:space="preserve">, W. (1951). </w:t>
      </w:r>
      <w:proofErr w:type="gramStart"/>
      <w:r w:rsidRPr="00F46A58">
        <w:rPr>
          <w:rFonts w:ascii="Calibri"/>
        </w:rPr>
        <w:t>A Statistical Distribution Function of Wide Applicability.</w:t>
      </w:r>
      <w:proofErr w:type="gramEnd"/>
      <w:r w:rsidRPr="00F46A58">
        <w:rPr>
          <w:rFonts w:ascii="Calibri"/>
        </w:rPr>
        <w:t xml:space="preserve"> </w:t>
      </w:r>
      <w:proofErr w:type="gramStart"/>
      <w:r w:rsidRPr="00F46A58">
        <w:rPr>
          <w:rFonts w:ascii="Calibri"/>
          <w:i/>
          <w:iCs/>
        </w:rPr>
        <w:t>Journal of Applied Mechanics</w:t>
      </w:r>
      <w:r w:rsidRPr="00F46A58">
        <w:rPr>
          <w:rFonts w:ascii="Calibri"/>
        </w:rPr>
        <w:t>.</w:t>
      </w:r>
      <w:proofErr w:type="gramEnd"/>
    </w:p>
    <w:p w14:paraId="477E7173" w14:textId="77777777" w:rsidR="00F46A58" w:rsidRPr="00F46A58" w:rsidRDefault="00F46A58" w:rsidP="00F46A58">
      <w:pPr>
        <w:pStyle w:val="Bibliography"/>
        <w:rPr>
          <w:rFonts w:ascii="Calibri"/>
        </w:rPr>
      </w:pPr>
      <w:proofErr w:type="spellStart"/>
      <w:r w:rsidRPr="00F46A58">
        <w:rPr>
          <w:rFonts w:ascii="Calibri"/>
        </w:rPr>
        <w:t>Wichmann</w:t>
      </w:r>
      <w:proofErr w:type="spellEnd"/>
      <w:r w:rsidRPr="00F46A58">
        <w:rPr>
          <w:rFonts w:ascii="Calibri"/>
        </w:rPr>
        <w:t xml:space="preserve">, F. A., &amp; Hill, N. J. (2001). The psychometric function I: Fitting, sampling, and goodness of fit. </w:t>
      </w:r>
      <w:proofErr w:type="gramStart"/>
      <w:r w:rsidRPr="00F46A58">
        <w:rPr>
          <w:rFonts w:ascii="Calibri"/>
          <w:i/>
          <w:iCs/>
        </w:rPr>
        <w:t>Perception &amp; Psychophysics</w:t>
      </w:r>
      <w:r w:rsidRPr="00F46A58">
        <w:rPr>
          <w:rFonts w:ascii="Calibri"/>
        </w:rPr>
        <w:t>.</w:t>
      </w:r>
      <w:proofErr w:type="gramEnd"/>
    </w:p>
    <w:p w14:paraId="6EB79285" w14:textId="7E0B0DB5" w:rsidR="00C44C5E" w:rsidRPr="00C44C5E" w:rsidRDefault="00C44C5E" w:rsidP="009B29A6">
      <w:r>
        <w:fldChar w:fldCharType="end"/>
      </w:r>
    </w:p>
    <w:sectPr w:rsidR="00C44C5E" w:rsidRPr="00C44C5E" w:rsidSect="0009570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NewRoman">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0B436E"/>
    <w:multiLevelType w:val="hybridMultilevel"/>
    <w:tmpl w:val="2188D9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449D"/>
    <w:rsid w:val="00002A40"/>
    <w:rsid w:val="000041CF"/>
    <w:rsid w:val="00006FF7"/>
    <w:rsid w:val="0000773D"/>
    <w:rsid w:val="00007E9F"/>
    <w:rsid w:val="00012B5E"/>
    <w:rsid w:val="0002526A"/>
    <w:rsid w:val="00034FEC"/>
    <w:rsid w:val="000428B4"/>
    <w:rsid w:val="00042D0C"/>
    <w:rsid w:val="00057B8E"/>
    <w:rsid w:val="00057FB6"/>
    <w:rsid w:val="00060CDA"/>
    <w:rsid w:val="0006345A"/>
    <w:rsid w:val="00063A02"/>
    <w:rsid w:val="000658FC"/>
    <w:rsid w:val="00074B35"/>
    <w:rsid w:val="0007524F"/>
    <w:rsid w:val="00082755"/>
    <w:rsid w:val="00092D8A"/>
    <w:rsid w:val="00094606"/>
    <w:rsid w:val="00095701"/>
    <w:rsid w:val="00095D93"/>
    <w:rsid w:val="000A1141"/>
    <w:rsid w:val="000A44DF"/>
    <w:rsid w:val="000A67C7"/>
    <w:rsid w:val="000A75F2"/>
    <w:rsid w:val="000A7FF7"/>
    <w:rsid w:val="000B1C85"/>
    <w:rsid w:val="000B466F"/>
    <w:rsid w:val="000C05B7"/>
    <w:rsid w:val="000C1E23"/>
    <w:rsid w:val="000C4409"/>
    <w:rsid w:val="000C65EE"/>
    <w:rsid w:val="000D1283"/>
    <w:rsid w:val="000E2A39"/>
    <w:rsid w:val="000E2D2A"/>
    <w:rsid w:val="000E4F9E"/>
    <w:rsid w:val="000E75E8"/>
    <w:rsid w:val="000F33C5"/>
    <w:rsid w:val="000F5E24"/>
    <w:rsid w:val="00100AB7"/>
    <w:rsid w:val="00100CBC"/>
    <w:rsid w:val="001025EA"/>
    <w:rsid w:val="001032DB"/>
    <w:rsid w:val="00107F6E"/>
    <w:rsid w:val="00113242"/>
    <w:rsid w:val="00117FA7"/>
    <w:rsid w:val="001208E5"/>
    <w:rsid w:val="00121427"/>
    <w:rsid w:val="001345A8"/>
    <w:rsid w:val="00140B8C"/>
    <w:rsid w:val="00140CD0"/>
    <w:rsid w:val="00141A08"/>
    <w:rsid w:val="001452F4"/>
    <w:rsid w:val="001466D6"/>
    <w:rsid w:val="00146C36"/>
    <w:rsid w:val="0015531C"/>
    <w:rsid w:val="00165925"/>
    <w:rsid w:val="00165B4D"/>
    <w:rsid w:val="00171B10"/>
    <w:rsid w:val="0017702B"/>
    <w:rsid w:val="00183306"/>
    <w:rsid w:val="0018331A"/>
    <w:rsid w:val="0018354E"/>
    <w:rsid w:val="00183AA2"/>
    <w:rsid w:val="00191F98"/>
    <w:rsid w:val="001A03EB"/>
    <w:rsid w:val="001A30A4"/>
    <w:rsid w:val="001B086F"/>
    <w:rsid w:val="001B6C79"/>
    <w:rsid w:val="001C495E"/>
    <w:rsid w:val="001C4F2B"/>
    <w:rsid w:val="001D44FD"/>
    <w:rsid w:val="001F1158"/>
    <w:rsid w:val="001F3DCF"/>
    <w:rsid w:val="00200F8A"/>
    <w:rsid w:val="00201BA5"/>
    <w:rsid w:val="002076D4"/>
    <w:rsid w:val="00211E3A"/>
    <w:rsid w:val="00221F38"/>
    <w:rsid w:val="00222B81"/>
    <w:rsid w:val="00226CC6"/>
    <w:rsid w:val="00235A71"/>
    <w:rsid w:val="0024052C"/>
    <w:rsid w:val="00240F5D"/>
    <w:rsid w:val="00245D46"/>
    <w:rsid w:val="002536F0"/>
    <w:rsid w:val="00257260"/>
    <w:rsid w:val="00263E4A"/>
    <w:rsid w:val="00264E65"/>
    <w:rsid w:val="00267890"/>
    <w:rsid w:val="002678FE"/>
    <w:rsid w:val="002756DC"/>
    <w:rsid w:val="00276B89"/>
    <w:rsid w:val="00280A8C"/>
    <w:rsid w:val="0028193E"/>
    <w:rsid w:val="002828EE"/>
    <w:rsid w:val="00285F38"/>
    <w:rsid w:val="00287A54"/>
    <w:rsid w:val="0029771D"/>
    <w:rsid w:val="002A4943"/>
    <w:rsid w:val="002B253B"/>
    <w:rsid w:val="002B330D"/>
    <w:rsid w:val="002B61CB"/>
    <w:rsid w:val="002B6AA7"/>
    <w:rsid w:val="002B7FBF"/>
    <w:rsid w:val="002C0556"/>
    <w:rsid w:val="002C7C8B"/>
    <w:rsid w:val="002D3248"/>
    <w:rsid w:val="002D3AE4"/>
    <w:rsid w:val="002D3EAE"/>
    <w:rsid w:val="002D44C8"/>
    <w:rsid w:val="002E4706"/>
    <w:rsid w:val="002E67C7"/>
    <w:rsid w:val="002F4363"/>
    <w:rsid w:val="002F454D"/>
    <w:rsid w:val="002F69B8"/>
    <w:rsid w:val="00301592"/>
    <w:rsid w:val="00305A23"/>
    <w:rsid w:val="00310F38"/>
    <w:rsid w:val="00320F32"/>
    <w:rsid w:val="00323220"/>
    <w:rsid w:val="003243EF"/>
    <w:rsid w:val="0033482B"/>
    <w:rsid w:val="00336098"/>
    <w:rsid w:val="0033741B"/>
    <w:rsid w:val="00346510"/>
    <w:rsid w:val="003506D4"/>
    <w:rsid w:val="00350E98"/>
    <w:rsid w:val="003526A4"/>
    <w:rsid w:val="003600EB"/>
    <w:rsid w:val="0036744B"/>
    <w:rsid w:val="0037068A"/>
    <w:rsid w:val="003710D3"/>
    <w:rsid w:val="003731BB"/>
    <w:rsid w:val="00374AA2"/>
    <w:rsid w:val="00380A67"/>
    <w:rsid w:val="003851BF"/>
    <w:rsid w:val="003874B6"/>
    <w:rsid w:val="00393713"/>
    <w:rsid w:val="00396CB1"/>
    <w:rsid w:val="003A2954"/>
    <w:rsid w:val="003A366A"/>
    <w:rsid w:val="003A40A2"/>
    <w:rsid w:val="003B2F46"/>
    <w:rsid w:val="003B2F70"/>
    <w:rsid w:val="003B35C2"/>
    <w:rsid w:val="003B3D09"/>
    <w:rsid w:val="003B5020"/>
    <w:rsid w:val="003B74E1"/>
    <w:rsid w:val="003C7149"/>
    <w:rsid w:val="003D3C37"/>
    <w:rsid w:val="003D4ECF"/>
    <w:rsid w:val="003D550B"/>
    <w:rsid w:val="003D767A"/>
    <w:rsid w:val="003D7C38"/>
    <w:rsid w:val="003E5154"/>
    <w:rsid w:val="003E653F"/>
    <w:rsid w:val="003E7D4C"/>
    <w:rsid w:val="003F3232"/>
    <w:rsid w:val="003F48FD"/>
    <w:rsid w:val="004007D3"/>
    <w:rsid w:val="0040081A"/>
    <w:rsid w:val="00401A9A"/>
    <w:rsid w:val="00402772"/>
    <w:rsid w:val="00406D8B"/>
    <w:rsid w:val="004145F8"/>
    <w:rsid w:val="00422DE4"/>
    <w:rsid w:val="00433040"/>
    <w:rsid w:val="004332C4"/>
    <w:rsid w:val="00434BB2"/>
    <w:rsid w:val="004366EF"/>
    <w:rsid w:val="00436CB5"/>
    <w:rsid w:val="00442085"/>
    <w:rsid w:val="00443031"/>
    <w:rsid w:val="00445CD3"/>
    <w:rsid w:val="00447F0D"/>
    <w:rsid w:val="004503F4"/>
    <w:rsid w:val="00465233"/>
    <w:rsid w:val="00467C2F"/>
    <w:rsid w:val="004757C0"/>
    <w:rsid w:val="00480783"/>
    <w:rsid w:val="00485E78"/>
    <w:rsid w:val="00486DDB"/>
    <w:rsid w:val="00490787"/>
    <w:rsid w:val="0049351E"/>
    <w:rsid w:val="00495F53"/>
    <w:rsid w:val="004A1810"/>
    <w:rsid w:val="004A79F6"/>
    <w:rsid w:val="004B5EE0"/>
    <w:rsid w:val="004B5F0E"/>
    <w:rsid w:val="004C2E29"/>
    <w:rsid w:val="004C6C35"/>
    <w:rsid w:val="004D5AEB"/>
    <w:rsid w:val="004E462E"/>
    <w:rsid w:val="004F1A5D"/>
    <w:rsid w:val="004F1D60"/>
    <w:rsid w:val="004F3596"/>
    <w:rsid w:val="004F5685"/>
    <w:rsid w:val="00510AF4"/>
    <w:rsid w:val="00510F15"/>
    <w:rsid w:val="005118D3"/>
    <w:rsid w:val="00521183"/>
    <w:rsid w:val="005316C9"/>
    <w:rsid w:val="00532B33"/>
    <w:rsid w:val="00532F1A"/>
    <w:rsid w:val="005353AB"/>
    <w:rsid w:val="0054081E"/>
    <w:rsid w:val="00542FEC"/>
    <w:rsid w:val="005432E6"/>
    <w:rsid w:val="00545372"/>
    <w:rsid w:val="00545AF8"/>
    <w:rsid w:val="0054652F"/>
    <w:rsid w:val="005526E8"/>
    <w:rsid w:val="00552C0C"/>
    <w:rsid w:val="00553052"/>
    <w:rsid w:val="005536FA"/>
    <w:rsid w:val="0055518B"/>
    <w:rsid w:val="005673D5"/>
    <w:rsid w:val="00571725"/>
    <w:rsid w:val="00571B7D"/>
    <w:rsid w:val="00573D96"/>
    <w:rsid w:val="00577640"/>
    <w:rsid w:val="00584F8D"/>
    <w:rsid w:val="005861E4"/>
    <w:rsid w:val="005875BC"/>
    <w:rsid w:val="005916AB"/>
    <w:rsid w:val="005937A4"/>
    <w:rsid w:val="0059408C"/>
    <w:rsid w:val="005961B1"/>
    <w:rsid w:val="005A793A"/>
    <w:rsid w:val="005B11FF"/>
    <w:rsid w:val="005B1C3A"/>
    <w:rsid w:val="005B71CF"/>
    <w:rsid w:val="005C6919"/>
    <w:rsid w:val="005C7FEF"/>
    <w:rsid w:val="005D260E"/>
    <w:rsid w:val="005E2C16"/>
    <w:rsid w:val="005F059D"/>
    <w:rsid w:val="005F51C7"/>
    <w:rsid w:val="005F6587"/>
    <w:rsid w:val="005F7B87"/>
    <w:rsid w:val="00600330"/>
    <w:rsid w:val="006051AB"/>
    <w:rsid w:val="006112AC"/>
    <w:rsid w:val="00613B3E"/>
    <w:rsid w:val="00617AAB"/>
    <w:rsid w:val="006203CB"/>
    <w:rsid w:val="00621F91"/>
    <w:rsid w:val="00626728"/>
    <w:rsid w:val="00627AA1"/>
    <w:rsid w:val="00631D44"/>
    <w:rsid w:val="0064177E"/>
    <w:rsid w:val="00641C9B"/>
    <w:rsid w:val="00642639"/>
    <w:rsid w:val="00643349"/>
    <w:rsid w:val="00646FC1"/>
    <w:rsid w:val="00647680"/>
    <w:rsid w:val="00655899"/>
    <w:rsid w:val="0066267B"/>
    <w:rsid w:val="006646FE"/>
    <w:rsid w:val="0068149F"/>
    <w:rsid w:val="00686C4E"/>
    <w:rsid w:val="0069551B"/>
    <w:rsid w:val="006A2020"/>
    <w:rsid w:val="006A6537"/>
    <w:rsid w:val="006B37E2"/>
    <w:rsid w:val="006B5EAD"/>
    <w:rsid w:val="006C2B6C"/>
    <w:rsid w:val="006D0D20"/>
    <w:rsid w:val="006D1331"/>
    <w:rsid w:val="006E0797"/>
    <w:rsid w:val="006E359F"/>
    <w:rsid w:val="006E5A2B"/>
    <w:rsid w:val="006E7177"/>
    <w:rsid w:val="00700815"/>
    <w:rsid w:val="00703F79"/>
    <w:rsid w:val="00705562"/>
    <w:rsid w:val="00710651"/>
    <w:rsid w:val="00710DDE"/>
    <w:rsid w:val="0071563E"/>
    <w:rsid w:val="00715D2E"/>
    <w:rsid w:val="007171B0"/>
    <w:rsid w:val="00720E57"/>
    <w:rsid w:val="00723106"/>
    <w:rsid w:val="0072490C"/>
    <w:rsid w:val="007332D3"/>
    <w:rsid w:val="007401A3"/>
    <w:rsid w:val="00742A96"/>
    <w:rsid w:val="00746B50"/>
    <w:rsid w:val="00754238"/>
    <w:rsid w:val="00754BDD"/>
    <w:rsid w:val="007560FE"/>
    <w:rsid w:val="00757AA7"/>
    <w:rsid w:val="00761527"/>
    <w:rsid w:val="007709C9"/>
    <w:rsid w:val="007711D8"/>
    <w:rsid w:val="00771998"/>
    <w:rsid w:val="00772156"/>
    <w:rsid w:val="00777DF1"/>
    <w:rsid w:val="0078310A"/>
    <w:rsid w:val="0078751D"/>
    <w:rsid w:val="00792747"/>
    <w:rsid w:val="00793D34"/>
    <w:rsid w:val="007A1B79"/>
    <w:rsid w:val="007B0808"/>
    <w:rsid w:val="007B1377"/>
    <w:rsid w:val="007B1964"/>
    <w:rsid w:val="007B2B19"/>
    <w:rsid w:val="007B2BD8"/>
    <w:rsid w:val="007B626D"/>
    <w:rsid w:val="007C7082"/>
    <w:rsid w:val="007D4E0F"/>
    <w:rsid w:val="007E5A8A"/>
    <w:rsid w:val="007E7B83"/>
    <w:rsid w:val="007F7839"/>
    <w:rsid w:val="00801AEB"/>
    <w:rsid w:val="00802AE3"/>
    <w:rsid w:val="008055B1"/>
    <w:rsid w:val="008145C6"/>
    <w:rsid w:val="0082052C"/>
    <w:rsid w:val="00820957"/>
    <w:rsid w:val="00823B90"/>
    <w:rsid w:val="00825E57"/>
    <w:rsid w:val="00830575"/>
    <w:rsid w:val="00831651"/>
    <w:rsid w:val="00832EF5"/>
    <w:rsid w:val="008435DE"/>
    <w:rsid w:val="00844FF8"/>
    <w:rsid w:val="0085032C"/>
    <w:rsid w:val="0085266B"/>
    <w:rsid w:val="00852CFF"/>
    <w:rsid w:val="00853C47"/>
    <w:rsid w:val="008609CB"/>
    <w:rsid w:val="00863D63"/>
    <w:rsid w:val="00864F53"/>
    <w:rsid w:val="00865BDA"/>
    <w:rsid w:val="008718E7"/>
    <w:rsid w:val="00875FE0"/>
    <w:rsid w:val="00875FFE"/>
    <w:rsid w:val="008765F9"/>
    <w:rsid w:val="008767A9"/>
    <w:rsid w:val="008802A7"/>
    <w:rsid w:val="008834F4"/>
    <w:rsid w:val="00884C18"/>
    <w:rsid w:val="008921E2"/>
    <w:rsid w:val="008A1A9F"/>
    <w:rsid w:val="008A75E5"/>
    <w:rsid w:val="008B0B93"/>
    <w:rsid w:val="008B2285"/>
    <w:rsid w:val="008B38AA"/>
    <w:rsid w:val="008B6EC8"/>
    <w:rsid w:val="008B77C3"/>
    <w:rsid w:val="008D3587"/>
    <w:rsid w:val="008D363E"/>
    <w:rsid w:val="008D3DC0"/>
    <w:rsid w:val="008D4D88"/>
    <w:rsid w:val="008D75E6"/>
    <w:rsid w:val="008E362F"/>
    <w:rsid w:val="008E41D9"/>
    <w:rsid w:val="008F0A9F"/>
    <w:rsid w:val="008F18AC"/>
    <w:rsid w:val="0090321D"/>
    <w:rsid w:val="00920FC2"/>
    <w:rsid w:val="0092518A"/>
    <w:rsid w:val="00936829"/>
    <w:rsid w:val="00936DBD"/>
    <w:rsid w:val="00937CF3"/>
    <w:rsid w:val="00937EB1"/>
    <w:rsid w:val="0094158C"/>
    <w:rsid w:val="00950B08"/>
    <w:rsid w:val="009521EE"/>
    <w:rsid w:val="00955397"/>
    <w:rsid w:val="0096430A"/>
    <w:rsid w:val="009663E8"/>
    <w:rsid w:val="00966885"/>
    <w:rsid w:val="00972ABD"/>
    <w:rsid w:val="00990EDB"/>
    <w:rsid w:val="00991DEF"/>
    <w:rsid w:val="009955AB"/>
    <w:rsid w:val="00995AE6"/>
    <w:rsid w:val="009969B8"/>
    <w:rsid w:val="009A1474"/>
    <w:rsid w:val="009A61C4"/>
    <w:rsid w:val="009B29A6"/>
    <w:rsid w:val="009C67C7"/>
    <w:rsid w:val="009D449D"/>
    <w:rsid w:val="009D47C1"/>
    <w:rsid w:val="009D5A56"/>
    <w:rsid w:val="009E0EBA"/>
    <w:rsid w:val="009E2635"/>
    <w:rsid w:val="009E28BD"/>
    <w:rsid w:val="009E5CCB"/>
    <w:rsid w:val="009E6BD5"/>
    <w:rsid w:val="009F0369"/>
    <w:rsid w:val="009F64FE"/>
    <w:rsid w:val="00A2433C"/>
    <w:rsid w:val="00A26E75"/>
    <w:rsid w:val="00A26EE2"/>
    <w:rsid w:val="00A31CFC"/>
    <w:rsid w:val="00A320C5"/>
    <w:rsid w:val="00A3286B"/>
    <w:rsid w:val="00A36B39"/>
    <w:rsid w:val="00A45B00"/>
    <w:rsid w:val="00A52C47"/>
    <w:rsid w:val="00A55CBB"/>
    <w:rsid w:val="00A61B4D"/>
    <w:rsid w:val="00A62FA8"/>
    <w:rsid w:val="00A704E2"/>
    <w:rsid w:val="00A75593"/>
    <w:rsid w:val="00A82460"/>
    <w:rsid w:val="00A87094"/>
    <w:rsid w:val="00A94C99"/>
    <w:rsid w:val="00A9743A"/>
    <w:rsid w:val="00AB14FE"/>
    <w:rsid w:val="00AB6A3B"/>
    <w:rsid w:val="00AC2354"/>
    <w:rsid w:val="00AC76C2"/>
    <w:rsid w:val="00AC7763"/>
    <w:rsid w:val="00AD41ED"/>
    <w:rsid w:val="00AE612F"/>
    <w:rsid w:val="00AF0655"/>
    <w:rsid w:val="00AF39AC"/>
    <w:rsid w:val="00B009E2"/>
    <w:rsid w:val="00B0130D"/>
    <w:rsid w:val="00B047A3"/>
    <w:rsid w:val="00B04A1E"/>
    <w:rsid w:val="00B05E08"/>
    <w:rsid w:val="00B06385"/>
    <w:rsid w:val="00B0638D"/>
    <w:rsid w:val="00B1094C"/>
    <w:rsid w:val="00B11FCF"/>
    <w:rsid w:val="00B17644"/>
    <w:rsid w:val="00B20E8A"/>
    <w:rsid w:val="00B23F5F"/>
    <w:rsid w:val="00B31615"/>
    <w:rsid w:val="00B35155"/>
    <w:rsid w:val="00B36ADA"/>
    <w:rsid w:val="00B36DA0"/>
    <w:rsid w:val="00B514AE"/>
    <w:rsid w:val="00B57498"/>
    <w:rsid w:val="00B64E6E"/>
    <w:rsid w:val="00B65450"/>
    <w:rsid w:val="00B7061C"/>
    <w:rsid w:val="00B72DCD"/>
    <w:rsid w:val="00B8023C"/>
    <w:rsid w:val="00B905E0"/>
    <w:rsid w:val="00B936D2"/>
    <w:rsid w:val="00B96690"/>
    <w:rsid w:val="00B9791D"/>
    <w:rsid w:val="00BA201F"/>
    <w:rsid w:val="00BA55BF"/>
    <w:rsid w:val="00BB1D8E"/>
    <w:rsid w:val="00BC34B9"/>
    <w:rsid w:val="00BC4C00"/>
    <w:rsid w:val="00BC683B"/>
    <w:rsid w:val="00BC7BEB"/>
    <w:rsid w:val="00BD1653"/>
    <w:rsid w:val="00BD582A"/>
    <w:rsid w:val="00BE1947"/>
    <w:rsid w:val="00BE3784"/>
    <w:rsid w:val="00BE51D0"/>
    <w:rsid w:val="00BF6092"/>
    <w:rsid w:val="00C01014"/>
    <w:rsid w:val="00C14B16"/>
    <w:rsid w:val="00C14E04"/>
    <w:rsid w:val="00C15126"/>
    <w:rsid w:val="00C207B4"/>
    <w:rsid w:val="00C2533D"/>
    <w:rsid w:val="00C301F6"/>
    <w:rsid w:val="00C365E0"/>
    <w:rsid w:val="00C44C5E"/>
    <w:rsid w:val="00C47064"/>
    <w:rsid w:val="00C60318"/>
    <w:rsid w:val="00C616CC"/>
    <w:rsid w:val="00C64369"/>
    <w:rsid w:val="00C65C68"/>
    <w:rsid w:val="00C6614A"/>
    <w:rsid w:val="00C702BB"/>
    <w:rsid w:val="00C95645"/>
    <w:rsid w:val="00CA61CB"/>
    <w:rsid w:val="00CB11E4"/>
    <w:rsid w:val="00CB1973"/>
    <w:rsid w:val="00CB744A"/>
    <w:rsid w:val="00CC03A8"/>
    <w:rsid w:val="00CC4FC2"/>
    <w:rsid w:val="00CD300D"/>
    <w:rsid w:val="00CD3D86"/>
    <w:rsid w:val="00CD7F5D"/>
    <w:rsid w:val="00CE24F1"/>
    <w:rsid w:val="00CE64AA"/>
    <w:rsid w:val="00CF3781"/>
    <w:rsid w:val="00CF62B6"/>
    <w:rsid w:val="00D04603"/>
    <w:rsid w:val="00D05CD2"/>
    <w:rsid w:val="00D074FD"/>
    <w:rsid w:val="00D13A3A"/>
    <w:rsid w:val="00D14BD1"/>
    <w:rsid w:val="00D14DE5"/>
    <w:rsid w:val="00D153CE"/>
    <w:rsid w:val="00D15C33"/>
    <w:rsid w:val="00D21598"/>
    <w:rsid w:val="00D228BF"/>
    <w:rsid w:val="00D232F6"/>
    <w:rsid w:val="00D2426A"/>
    <w:rsid w:val="00D376B2"/>
    <w:rsid w:val="00D47651"/>
    <w:rsid w:val="00D52007"/>
    <w:rsid w:val="00D5706D"/>
    <w:rsid w:val="00D63C3F"/>
    <w:rsid w:val="00D654EF"/>
    <w:rsid w:val="00D65663"/>
    <w:rsid w:val="00D736AD"/>
    <w:rsid w:val="00D8115A"/>
    <w:rsid w:val="00D90649"/>
    <w:rsid w:val="00D940DA"/>
    <w:rsid w:val="00DA2F70"/>
    <w:rsid w:val="00DA37D4"/>
    <w:rsid w:val="00DB14B8"/>
    <w:rsid w:val="00DC162C"/>
    <w:rsid w:val="00DC17DE"/>
    <w:rsid w:val="00DC5398"/>
    <w:rsid w:val="00DD0326"/>
    <w:rsid w:val="00DD54F8"/>
    <w:rsid w:val="00DD7608"/>
    <w:rsid w:val="00DE1427"/>
    <w:rsid w:val="00DE6985"/>
    <w:rsid w:val="00DF1186"/>
    <w:rsid w:val="00DF1ACC"/>
    <w:rsid w:val="00DF233B"/>
    <w:rsid w:val="00DF2410"/>
    <w:rsid w:val="00DF7390"/>
    <w:rsid w:val="00E026C1"/>
    <w:rsid w:val="00E11617"/>
    <w:rsid w:val="00E138DF"/>
    <w:rsid w:val="00E223EE"/>
    <w:rsid w:val="00E2464A"/>
    <w:rsid w:val="00E25B5F"/>
    <w:rsid w:val="00E25BCF"/>
    <w:rsid w:val="00E3293C"/>
    <w:rsid w:val="00E33F1B"/>
    <w:rsid w:val="00E4409B"/>
    <w:rsid w:val="00E451CB"/>
    <w:rsid w:val="00E45F71"/>
    <w:rsid w:val="00E54A0B"/>
    <w:rsid w:val="00E551A5"/>
    <w:rsid w:val="00E553B7"/>
    <w:rsid w:val="00E55F63"/>
    <w:rsid w:val="00E57367"/>
    <w:rsid w:val="00E64F82"/>
    <w:rsid w:val="00E74517"/>
    <w:rsid w:val="00E83CEA"/>
    <w:rsid w:val="00E93359"/>
    <w:rsid w:val="00E942F6"/>
    <w:rsid w:val="00E947BF"/>
    <w:rsid w:val="00E96DCC"/>
    <w:rsid w:val="00EA696A"/>
    <w:rsid w:val="00EC0CD7"/>
    <w:rsid w:val="00EC2042"/>
    <w:rsid w:val="00EC7420"/>
    <w:rsid w:val="00ED457B"/>
    <w:rsid w:val="00EE25A4"/>
    <w:rsid w:val="00EE64E1"/>
    <w:rsid w:val="00EF1D9D"/>
    <w:rsid w:val="00EF6403"/>
    <w:rsid w:val="00F020A6"/>
    <w:rsid w:val="00F057C8"/>
    <w:rsid w:val="00F06AF0"/>
    <w:rsid w:val="00F10F55"/>
    <w:rsid w:val="00F14A6A"/>
    <w:rsid w:val="00F15DFD"/>
    <w:rsid w:val="00F219FF"/>
    <w:rsid w:val="00F2400D"/>
    <w:rsid w:val="00F249AA"/>
    <w:rsid w:val="00F27157"/>
    <w:rsid w:val="00F27FB6"/>
    <w:rsid w:val="00F32A1E"/>
    <w:rsid w:val="00F408DE"/>
    <w:rsid w:val="00F428E6"/>
    <w:rsid w:val="00F42E1C"/>
    <w:rsid w:val="00F454EC"/>
    <w:rsid w:val="00F46A58"/>
    <w:rsid w:val="00F51238"/>
    <w:rsid w:val="00F6081F"/>
    <w:rsid w:val="00F655FC"/>
    <w:rsid w:val="00F66172"/>
    <w:rsid w:val="00F724B3"/>
    <w:rsid w:val="00F73B75"/>
    <w:rsid w:val="00F74D37"/>
    <w:rsid w:val="00F751A1"/>
    <w:rsid w:val="00F809C9"/>
    <w:rsid w:val="00F822E9"/>
    <w:rsid w:val="00F85101"/>
    <w:rsid w:val="00F863A0"/>
    <w:rsid w:val="00F87CD9"/>
    <w:rsid w:val="00F9399A"/>
    <w:rsid w:val="00F93CBA"/>
    <w:rsid w:val="00F96002"/>
    <w:rsid w:val="00FA4A34"/>
    <w:rsid w:val="00FA730C"/>
    <w:rsid w:val="00FA7463"/>
    <w:rsid w:val="00FB3711"/>
    <w:rsid w:val="00FB4DB1"/>
    <w:rsid w:val="00FB5EC8"/>
    <w:rsid w:val="00FC2230"/>
    <w:rsid w:val="00FC57F7"/>
    <w:rsid w:val="00FC615A"/>
    <w:rsid w:val="00FC7631"/>
    <w:rsid w:val="00FD42A6"/>
    <w:rsid w:val="00FE07E0"/>
    <w:rsid w:val="00FE50F4"/>
    <w:rsid w:val="00FE5254"/>
    <w:rsid w:val="00FE542E"/>
    <w:rsid w:val="00FF0603"/>
    <w:rsid w:val="00FF323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A2ED5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A0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426A"/>
    <w:rPr>
      <w:sz w:val="18"/>
      <w:szCs w:val="18"/>
    </w:rPr>
  </w:style>
  <w:style w:type="paragraph" w:styleId="CommentText">
    <w:name w:val="annotation text"/>
    <w:basedOn w:val="Normal"/>
    <w:link w:val="CommentTextChar"/>
    <w:uiPriority w:val="99"/>
    <w:unhideWhenUsed/>
    <w:rsid w:val="00D2426A"/>
    <w:pPr>
      <w:spacing w:line="240" w:lineRule="auto"/>
    </w:pPr>
    <w:rPr>
      <w:sz w:val="24"/>
      <w:szCs w:val="24"/>
    </w:rPr>
  </w:style>
  <w:style w:type="character" w:customStyle="1" w:styleId="CommentTextChar">
    <w:name w:val="Comment Text Char"/>
    <w:basedOn w:val="DefaultParagraphFont"/>
    <w:link w:val="CommentText"/>
    <w:uiPriority w:val="99"/>
    <w:rsid w:val="00D2426A"/>
    <w:rPr>
      <w:sz w:val="24"/>
      <w:szCs w:val="24"/>
    </w:rPr>
  </w:style>
  <w:style w:type="paragraph" w:styleId="CommentSubject">
    <w:name w:val="annotation subject"/>
    <w:basedOn w:val="CommentText"/>
    <w:next w:val="CommentText"/>
    <w:link w:val="CommentSubjectChar"/>
    <w:uiPriority w:val="99"/>
    <w:semiHidden/>
    <w:unhideWhenUsed/>
    <w:rsid w:val="00D2426A"/>
    <w:rPr>
      <w:b/>
      <w:bCs/>
      <w:sz w:val="20"/>
      <w:szCs w:val="20"/>
    </w:rPr>
  </w:style>
  <w:style w:type="character" w:customStyle="1" w:styleId="CommentSubjectChar">
    <w:name w:val="Comment Subject Char"/>
    <w:basedOn w:val="CommentTextChar"/>
    <w:link w:val="CommentSubject"/>
    <w:uiPriority w:val="99"/>
    <w:semiHidden/>
    <w:rsid w:val="00D2426A"/>
    <w:rPr>
      <w:b/>
      <w:bCs/>
      <w:sz w:val="20"/>
      <w:szCs w:val="20"/>
    </w:rPr>
  </w:style>
  <w:style w:type="paragraph" w:styleId="BalloonText">
    <w:name w:val="Balloon Text"/>
    <w:basedOn w:val="Normal"/>
    <w:link w:val="BalloonTextChar"/>
    <w:uiPriority w:val="99"/>
    <w:semiHidden/>
    <w:unhideWhenUsed/>
    <w:rsid w:val="00D2426A"/>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2426A"/>
    <w:rPr>
      <w:rFonts w:ascii="Lucida Grande" w:hAnsi="Lucida Grande"/>
      <w:sz w:val="18"/>
      <w:szCs w:val="18"/>
    </w:rPr>
  </w:style>
  <w:style w:type="paragraph" w:styleId="ListParagraph">
    <w:name w:val="List Paragraph"/>
    <w:basedOn w:val="Normal"/>
    <w:uiPriority w:val="34"/>
    <w:qFormat/>
    <w:rsid w:val="00AC2354"/>
    <w:pPr>
      <w:ind w:left="720"/>
      <w:contextualSpacing/>
    </w:pPr>
  </w:style>
  <w:style w:type="character" w:styleId="Hyperlink">
    <w:name w:val="Hyperlink"/>
    <w:basedOn w:val="DefaultParagraphFont"/>
    <w:uiPriority w:val="99"/>
    <w:unhideWhenUsed/>
    <w:rsid w:val="00F96002"/>
    <w:rPr>
      <w:color w:val="0000FF" w:themeColor="hyperlink"/>
      <w:u w:val="single"/>
    </w:rPr>
  </w:style>
  <w:style w:type="paragraph" w:styleId="Bibliography">
    <w:name w:val="Bibliography"/>
    <w:basedOn w:val="Normal"/>
    <w:next w:val="Normal"/>
    <w:uiPriority w:val="37"/>
    <w:unhideWhenUsed/>
    <w:rsid w:val="00C44C5E"/>
    <w:pPr>
      <w:spacing w:after="0" w:line="480" w:lineRule="auto"/>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A0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426A"/>
    <w:rPr>
      <w:sz w:val="18"/>
      <w:szCs w:val="18"/>
    </w:rPr>
  </w:style>
  <w:style w:type="paragraph" w:styleId="CommentText">
    <w:name w:val="annotation text"/>
    <w:basedOn w:val="Normal"/>
    <w:link w:val="CommentTextChar"/>
    <w:uiPriority w:val="99"/>
    <w:unhideWhenUsed/>
    <w:rsid w:val="00D2426A"/>
    <w:pPr>
      <w:spacing w:line="240" w:lineRule="auto"/>
    </w:pPr>
    <w:rPr>
      <w:sz w:val="24"/>
      <w:szCs w:val="24"/>
    </w:rPr>
  </w:style>
  <w:style w:type="character" w:customStyle="1" w:styleId="CommentTextChar">
    <w:name w:val="Comment Text Char"/>
    <w:basedOn w:val="DefaultParagraphFont"/>
    <w:link w:val="CommentText"/>
    <w:uiPriority w:val="99"/>
    <w:rsid w:val="00D2426A"/>
    <w:rPr>
      <w:sz w:val="24"/>
      <w:szCs w:val="24"/>
    </w:rPr>
  </w:style>
  <w:style w:type="paragraph" w:styleId="CommentSubject">
    <w:name w:val="annotation subject"/>
    <w:basedOn w:val="CommentText"/>
    <w:next w:val="CommentText"/>
    <w:link w:val="CommentSubjectChar"/>
    <w:uiPriority w:val="99"/>
    <w:semiHidden/>
    <w:unhideWhenUsed/>
    <w:rsid w:val="00D2426A"/>
    <w:rPr>
      <w:b/>
      <w:bCs/>
      <w:sz w:val="20"/>
      <w:szCs w:val="20"/>
    </w:rPr>
  </w:style>
  <w:style w:type="character" w:customStyle="1" w:styleId="CommentSubjectChar">
    <w:name w:val="Comment Subject Char"/>
    <w:basedOn w:val="CommentTextChar"/>
    <w:link w:val="CommentSubject"/>
    <w:uiPriority w:val="99"/>
    <w:semiHidden/>
    <w:rsid w:val="00D2426A"/>
    <w:rPr>
      <w:b/>
      <w:bCs/>
      <w:sz w:val="20"/>
      <w:szCs w:val="20"/>
    </w:rPr>
  </w:style>
  <w:style w:type="paragraph" w:styleId="BalloonText">
    <w:name w:val="Balloon Text"/>
    <w:basedOn w:val="Normal"/>
    <w:link w:val="BalloonTextChar"/>
    <w:uiPriority w:val="99"/>
    <w:semiHidden/>
    <w:unhideWhenUsed/>
    <w:rsid w:val="00D2426A"/>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2426A"/>
    <w:rPr>
      <w:rFonts w:ascii="Lucida Grande" w:hAnsi="Lucida Grande"/>
      <w:sz w:val="18"/>
      <w:szCs w:val="18"/>
    </w:rPr>
  </w:style>
  <w:style w:type="paragraph" w:styleId="ListParagraph">
    <w:name w:val="List Paragraph"/>
    <w:basedOn w:val="Normal"/>
    <w:uiPriority w:val="34"/>
    <w:qFormat/>
    <w:rsid w:val="00AC2354"/>
    <w:pPr>
      <w:ind w:left="720"/>
      <w:contextualSpacing/>
    </w:pPr>
  </w:style>
  <w:style w:type="character" w:styleId="Hyperlink">
    <w:name w:val="Hyperlink"/>
    <w:basedOn w:val="DefaultParagraphFont"/>
    <w:uiPriority w:val="99"/>
    <w:unhideWhenUsed/>
    <w:rsid w:val="00F96002"/>
    <w:rPr>
      <w:color w:val="0000FF" w:themeColor="hyperlink"/>
      <w:u w:val="single"/>
    </w:rPr>
  </w:style>
  <w:style w:type="paragraph" w:styleId="Bibliography">
    <w:name w:val="Bibliography"/>
    <w:basedOn w:val="Normal"/>
    <w:next w:val="Normal"/>
    <w:uiPriority w:val="37"/>
    <w:unhideWhenUsed/>
    <w:rsid w:val="00C44C5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http://gru.stanford.edu/doku.php/mgl/overview" TargetMode="External"/><Relationship Id="rId8" Type="http://schemas.openxmlformats.org/officeDocument/2006/relationships/image" Target="media/image1.emf"/><Relationship Id="rId9" Type="http://schemas.openxmlformats.org/officeDocument/2006/relationships/image" Target="media/image2.jpeg"/><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7915C6-7BB8-2C4E-916C-DB91482D48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TotalTime>
  <Pages>14</Pages>
  <Words>8340</Words>
  <Characters>47541</Characters>
  <Application>Microsoft Macintosh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ko Hara</dc:creator>
  <cp:lastModifiedBy>GLab</cp:lastModifiedBy>
  <cp:revision>51</cp:revision>
  <dcterms:created xsi:type="dcterms:W3CDTF">2015-05-20T17:10:00Z</dcterms:created>
  <dcterms:modified xsi:type="dcterms:W3CDTF">2015-05-29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birman@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csl.mendeley.com/styles/17714781/pnas-2</vt:lpwstr>
  </property>
  <property fmtid="{D5CDD505-2E9C-101B-9397-08002B2CF9AE}" pid="20" name="Mendeley Recent Style Name 7_1">
    <vt:lpwstr>Proceedings of the National Academy of Sciences of the United States of America - Daniel Birman</vt:lpwstr>
  </property>
  <property fmtid="{D5CDD505-2E9C-101B-9397-08002B2CF9AE}" pid="21" name="Mendeley Recent Style Id 8_1">
    <vt:lpwstr>http://www.zotero.org/styles/science-without-titles</vt:lpwstr>
  </property>
  <property fmtid="{D5CDD505-2E9C-101B-9397-08002B2CF9AE}" pid="22" name="Mendeley Recent Style Name 8_1">
    <vt:lpwstr>Science (without titl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ZOTERO_PREF_1">
    <vt:lpwstr>&lt;data data-version="3" zotero-version="4.0.26.3"&gt;&lt;session id="4dnJCBMZ"/&gt;&lt;style id="http://www.zotero.org/styles/apa" hasBibliography="1" bibliographyStyleHasBeenSet="1"/&gt;&lt;prefs&gt;&lt;pref name="fieldType" value="Field"/&gt;&lt;pref name="storeReferences" value="tru</vt:lpwstr>
  </property>
  <property fmtid="{D5CDD505-2E9C-101B-9397-08002B2CF9AE}" pid="26" name="ZOTERO_PREF_2">
    <vt:lpwstr>e"/&gt;&lt;pref name="automaticJournalAbbreviations" value="true"/&gt;&lt;pref name="noteType" value="0"/&gt;&lt;/prefs&gt;&lt;/data&gt;</vt:lpwstr>
  </property>
</Properties>
</file>